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F5DA7" w:rsidRDefault="009729F5" w:rsidP="00FC0014">
      <w:pPr>
        <w:pStyle w:val="Subjudul"/>
        <w:numPr>
          <w:ilvl w:val="0"/>
          <w:numId w:val="0"/>
        </w:numPr>
        <w:jc w:val="center"/>
        <w:rPr>
          <w:sz w:val="28"/>
          <w:szCs w:val="28"/>
        </w:rPr>
      </w:pPr>
      <w:r>
        <w:rPr>
          <w:sz w:val="28"/>
          <w:szCs w:val="28"/>
        </w:rPr>
        <w:t>PENGEMBANGAN</w:t>
      </w:r>
      <w:r>
        <w:rPr>
          <w:i/>
          <w:sz w:val="28"/>
          <w:szCs w:val="28"/>
        </w:rPr>
        <w:t xml:space="preserve"> </w:t>
      </w:r>
      <w:r w:rsidR="00E71AF6" w:rsidRPr="00E71AF6">
        <w:rPr>
          <w:i/>
          <w:sz w:val="28"/>
          <w:szCs w:val="28"/>
        </w:rPr>
        <w:t>GAME</w:t>
      </w:r>
      <w:r w:rsidR="00704A1C">
        <w:rPr>
          <w:sz w:val="28"/>
          <w:szCs w:val="28"/>
        </w:rPr>
        <w:t xml:space="preserve"> EDUKASI PENGENAL</w:t>
      </w:r>
      <w:r w:rsidR="00B91BAE">
        <w:rPr>
          <w:sz w:val="28"/>
          <w:szCs w:val="28"/>
        </w:rPr>
        <w:t>A</w:t>
      </w:r>
      <w:r w:rsidR="00704A1C">
        <w:rPr>
          <w:sz w:val="28"/>
          <w:szCs w:val="28"/>
        </w:rPr>
        <w:t xml:space="preserve">N IKLIM </w:t>
      </w:r>
      <w:r w:rsidR="00540161">
        <w:rPr>
          <w:sz w:val="28"/>
          <w:szCs w:val="28"/>
        </w:rPr>
        <w:t>DAN CUACA UNTUK SISWA KELAS III</w:t>
      </w:r>
      <w:r w:rsidR="000424F7">
        <w:rPr>
          <w:sz w:val="28"/>
          <w:szCs w:val="28"/>
        </w:rPr>
        <w:t xml:space="preserve"> SEKOLAH DASAR</w:t>
      </w:r>
    </w:p>
    <w:p w:rsidR="00704A1C" w:rsidRDefault="00704A1C" w:rsidP="00FC0014">
      <w:pPr>
        <w:pStyle w:val="Subjudul"/>
        <w:numPr>
          <w:ilvl w:val="0"/>
          <w:numId w:val="0"/>
        </w:numPr>
        <w:jc w:val="center"/>
        <w:rPr>
          <w:szCs w:val="28"/>
        </w:rPr>
      </w:pPr>
      <w:r>
        <w:rPr>
          <w:szCs w:val="28"/>
        </w:rPr>
        <w:t>Abstrak</w:t>
      </w:r>
    </w:p>
    <w:p w:rsidR="00146758" w:rsidRPr="008B2BDD" w:rsidRDefault="00704A1C" w:rsidP="00F96D30">
      <w:pPr>
        <w:pStyle w:val="Subjudul"/>
        <w:numPr>
          <w:ilvl w:val="0"/>
          <w:numId w:val="0"/>
        </w:numPr>
        <w:jc w:val="both"/>
        <w:rPr>
          <w:b w:val="0"/>
          <w:szCs w:val="28"/>
        </w:rPr>
      </w:pPr>
      <w:r>
        <w:rPr>
          <w:b w:val="0"/>
          <w:szCs w:val="28"/>
        </w:rPr>
        <w:t>Iklim dan cuaca adalah materi yang sudah diajarkan kepada siswa sekolah dasar dalam sistem pendidikan indo</w:t>
      </w:r>
      <w:r w:rsidR="00F96D30">
        <w:rPr>
          <w:b w:val="0"/>
          <w:szCs w:val="28"/>
        </w:rPr>
        <w:t xml:space="preserve">nesia </w:t>
      </w:r>
      <w:r w:rsidR="008D4248">
        <w:rPr>
          <w:b w:val="0"/>
          <w:szCs w:val="28"/>
        </w:rPr>
        <w:t>tepat</w:t>
      </w:r>
      <w:r w:rsidR="00F96D30">
        <w:rPr>
          <w:b w:val="0"/>
          <w:szCs w:val="28"/>
        </w:rPr>
        <w:t xml:space="preserve">nya pada kurikulum 2013. </w:t>
      </w:r>
      <w:r w:rsidR="00F96D30" w:rsidRPr="00F96D30">
        <w:rPr>
          <w:b w:val="0"/>
          <w:szCs w:val="28"/>
        </w:rPr>
        <w:t>Mempelajari iklim dan cuaca, akan membuat anak lebih mengenal lingkungan sekitarnya, anak akan mengetahui penyebab terjadinya suatu fenomena dan kejadian alam di sekitar mereka.</w:t>
      </w:r>
      <w:r w:rsidR="00F96D30">
        <w:rPr>
          <w:b w:val="0"/>
          <w:szCs w:val="28"/>
        </w:rPr>
        <w:t xml:space="preserve"> </w:t>
      </w:r>
      <w:r w:rsidR="00F96D30" w:rsidRPr="00F96D30">
        <w:rPr>
          <w:b w:val="0"/>
          <w:szCs w:val="28"/>
        </w:rPr>
        <w:t>Namun karena kurangnya media pembelajaran, metode pembelajaran di SDN 02 Gonilan masih menggunakan metode konvensional, dimana guru menjelaskan materi kepada murid hanya menggunakan media buku.</w:t>
      </w:r>
      <w:r w:rsidR="009A63D6">
        <w:rPr>
          <w:b w:val="0"/>
          <w:szCs w:val="28"/>
        </w:rPr>
        <w:t xml:space="preserve"> </w:t>
      </w:r>
      <w:r w:rsidR="009A63D6" w:rsidRPr="009A63D6">
        <w:rPr>
          <w:b w:val="0"/>
          <w:szCs w:val="28"/>
        </w:rPr>
        <w:t>Tentunya metode konvensional memiliki beberapa kekurangan yaitu siswa mudah bosan karena proses pembelajaran bersifat monoton</w:t>
      </w:r>
      <w:r w:rsidR="009A63D6">
        <w:rPr>
          <w:b w:val="0"/>
          <w:szCs w:val="28"/>
        </w:rPr>
        <w:t xml:space="preserve">. Untuk itu </w:t>
      </w:r>
      <w:r w:rsidR="009A63D6" w:rsidRPr="009A63D6">
        <w:rPr>
          <w:b w:val="0"/>
          <w:szCs w:val="28"/>
        </w:rPr>
        <w:t xml:space="preserve">diperlukan media yang menarik dan disukai siswa, agar dapat mendukung proses pembelajaran. Salah satu media interaktif yang menarik adalah menggunakan metode pembelajaran melalui </w:t>
      </w:r>
      <w:r w:rsidR="00E71AF6" w:rsidRPr="00E71AF6">
        <w:rPr>
          <w:b w:val="0"/>
          <w:i/>
          <w:szCs w:val="28"/>
        </w:rPr>
        <w:t>game</w:t>
      </w:r>
      <w:r w:rsidR="00AA3A84">
        <w:rPr>
          <w:b w:val="0"/>
          <w:i/>
          <w:szCs w:val="28"/>
        </w:rPr>
        <w:t>.</w:t>
      </w:r>
      <w:r w:rsidR="00064908">
        <w:rPr>
          <w:b w:val="0"/>
          <w:i/>
          <w:szCs w:val="28"/>
        </w:rPr>
        <w:t xml:space="preserve"> </w:t>
      </w:r>
      <w:r w:rsidR="00225FE0">
        <w:rPr>
          <w:b w:val="0"/>
          <w:szCs w:val="28"/>
        </w:rPr>
        <w:t>Oleh sebab</w:t>
      </w:r>
      <w:r w:rsidR="00064908">
        <w:rPr>
          <w:b w:val="0"/>
          <w:szCs w:val="28"/>
        </w:rPr>
        <w:t xml:space="preserve"> itu</w:t>
      </w:r>
      <w:r w:rsidR="00913285">
        <w:rPr>
          <w:b w:val="0"/>
          <w:szCs w:val="28"/>
        </w:rPr>
        <w:t xml:space="preserve"> dibuatlah</w:t>
      </w:r>
      <w:r w:rsidR="00064908">
        <w:rPr>
          <w:b w:val="0"/>
          <w:szCs w:val="28"/>
        </w:rPr>
        <w:t xml:space="preserve"> </w:t>
      </w:r>
      <w:r w:rsidR="00E71AF6" w:rsidRPr="00E71AF6">
        <w:rPr>
          <w:b w:val="0"/>
          <w:i/>
          <w:szCs w:val="28"/>
        </w:rPr>
        <w:t>game</w:t>
      </w:r>
      <w:r w:rsidR="00064908">
        <w:rPr>
          <w:b w:val="0"/>
          <w:i/>
          <w:szCs w:val="28"/>
        </w:rPr>
        <w:t xml:space="preserve"> </w:t>
      </w:r>
      <w:r w:rsidR="00064908">
        <w:rPr>
          <w:b w:val="0"/>
          <w:szCs w:val="28"/>
        </w:rPr>
        <w:t xml:space="preserve">edukasi </w:t>
      </w:r>
      <w:r w:rsidR="00913285">
        <w:rPr>
          <w:b w:val="0"/>
          <w:szCs w:val="28"/>
        </w:rPr>
        <w:t>yang dapat</w:t>
      </w:r>
      <w:r w:rsidR="00064908">
        <w:rPr>
          <w:b w:val="0"/>
          <w:szCs w:val="28"/>
        </w:rPr>
        <w:t xml:space="preserve"> membatu siswa dalam mengenal iklim dan </w:t>
      </w:r>
      <w:r w:rsidR="00913285">
        <w:rPr>
          <w:b w:val="0"/>
          <w:szCs w:val="28"/>
        </w:rPr>
        <w:t>cuaca</w:t>
      </w:r>
      <w:r w:rsidR="00064908">
        <w:rPr>
          <w:b w:val="0"/>
          <w:szCs w:val="28"/>
        </w:rPr>
        <w:t xml:space="preserve">. </w:t>
      </w:r>
      <w:r w:rsidR="00485EB1">
        <w:rPr>
          <w:b w:val="0"/>
          <w:szCs w:val="28"/>
        </w:rPr>
        <w:t xml:space="preserve">Metode penelitian yang digunakan dalam penelitian ini adalah metode </w:t>
      </w:r>
      <w:r w:rsidR="00485EB1" w:rsidRPr="00485EB1">
        <w:rPr>
          <w:b w:val="0"/>
          <w:i/>
          <w:szCs w:val="28"/>
        </w:rPr>
        <w:t>waterfall</w:t>
      </w:r>
      <w:r w:rsidR="00485EB1">
        <w:rPr>
          <w:b w:val="0"/>
          <w:szCs w:val="28"/>
        </w:rPr>
        <w:t xml:space="preserve">. </w:t>
      </w:r>
      <w:r w:rsidR="00E71AF6" w:rsidRPr="00E71AF6">
        <w:rPr>
          <w:b w:val="0"/>
          <w:i/>
          <w:szCs w:val="28"/>
        </w:rPr>
        <w:t>Game</w:t>
      </w:r>
      <w:r w:rsidR="00485EB1">
        <w:rPr>
          <w:b w:val="0"/>
          <w:i/>
          <w:szCs w:val="28"/>
        </w:rPr>
        <w:t xml:space="preserve"> </w:t>
      </w:r>
      <w:r w:rsidR="00485EB1">
        <w:rPr>
          <w:b w:val="0"/>
          <w:szCs w:val="28"/>
        </w:rPr>
        <w:t xml:space="preserve">dibuat dengan menggunakan </w:t>
      </w:r>
      <w:r w:rsidR="00485EB1">
        <w:rPr>
          <w:b w:val="0"/>
          <w:i/>
          <w:szCs w:val="28"/>
        </w:rPr>
        <w:t xml:space="preserve">software unity 2018 </w:t>
      </w:r>
      <w:r w:rsidR="00485EB1">
        <w:rPr>
          <w:b w:val="0"/>
          <w:szCs w:val="28"/>
        </w:rPr>
        <w:t xml:space="preserve">dan </w:t>
      </w:r>
      <w:r w:rsidR="00485EB1">
        <w:rPr>
          <w:b w:val="0"/>
          <w:i/>
          <w:szCs w:val="28"/>
        </w:rPr>
        <w:t>Adobe photoshop cs5</w:t>
      </w:r>
      <w:r w:rsidR="00E50238">
        <w:rPr>
          <w:b w:val="0"/>
          <w:szCs w:val="28"/>
        </w:rPr>
        <w:t xml:space="preserve">. Pengujian dilakukan dengan menggunakan pengujian </w:t>
      </w:r>
      <w:r w:rsidR="007F50B1">
        <w:rPr>
          <w:b w:val="0"/>
          <w:i/>
          <w:szCs w:val="28"/>
        </w:rPr>
        <w:t>black box</w:t>
      </w:r>
      <w:r w:rsidR="00E50238">
        <w:rPr>
          <w:b w:val="0"/>
          <w:i/>
          <w:szCs w:val="28"/>
        </w:rPr>
        <w:t xml:space="preserve"> </w:t>
      </w:r>
      <w:r w:rsidR="00E50238">
        <w:rPr>
          <w:b w:val="0"/>
          <w:szCs w:val="28"/>
        </w:rPr>
        <w:t xml:space="preserve">dan </w:t>
      </w:r>
      <w:r w:rsidR="002A6775" w:rsidRPr="002A6775">
        <w:rPr>
          <w:b w:val="0"/>
          <w:i/>
        </w:rPr>
        <w:t>user acceptance test</w:t>
      </w:r>
      <w:r w:rsidR="002A6775">
        <w:rPr>
          <w:b w:val="0"/>
          <w:szCs w:val="28"/>
        </w:rPr>
        <w:t xml:space="preserve"> (UAT)</w:t>
      </w:r>
      <w:r w:rsidR="00E50238">
        <w:rPr>
          <w:b w:val="0"/>
          <w:szCs w:val="28"/>
        </w:rPr>
        <w:t xml:space="preserve">. </w:t>
      </w:r>
      <w:r w:rsidR="004A0DFD">
        <w:rPr>
          <w:rFonts w:eastAsiaTheme="minorEastAsia"/>
          <w:b w:val="0"/>
        </w:rPr>
        <w:t xml:space="preserve">Berdasarkan hasil kuesioner diperoleh persentase rata-rata sebesar 90.8% yang menunjukkan bahwa responden setuju, </w:t>
      </w:r>
      <w:r w:rsidR="004A0DFD" w:rsidRPr="00E71AF6">
        <w:rPr>
          <w:rFonts w:eastAsiaTheme="minorEastAsia"/>
          <w:b w:val="0"/>
          <w:i/>
        </w:rPr>
        <w:t>game</w:t>
      </w:r>
      <w:r w:rsidR="004A0DFD">
        <w:rPr>
          <w:rFonts w:eastAsiaTheme="minorEastAsia"/>
          <w:b w:val="0"/>
          <w:i/>
        </w:rPr>
        <w:t xml:space="preserve"> </w:t>
      </w:r>
      <w:r w:rsidR="004A0DFD">
        <w:rPr>
          <w:rFonts w:eastAsiaTheme="minorEastAsia"/>
          <w:b w:val="0"/>
        </w:rPr>
        <w:t xml:space="preserve">edukasi pengenalan iklim dan cuaca merupakan </w:t>
      </w:r>
      <w:r w:rsidR="004A0DFD" w:rsidRPr="00E71AF6">
        <w:rPr>
          <w:rFonts w:eastAsiaTheme="minorEastAsia"/>
          <w:b w:val="0"/>
          <w:i/>
        </w:rPr>
        <w:t>game</w:t>
      </w:r>
      <w:r w:rsidR="004A0DFD">
        <w:rPr>
          <w:rFonts w:eastAsiaTheme="minorEastAsia"/>
          <w:b w:val="0"/>
          <w:i/>
        </w:rPr>
        <w:t xml:space="preserve"> </w:t>
      </w:r>
      <w:r w:rsidR="00A10A2B">
        <w:rPr>
          <w:rFonts w:eastAsiaTheme="minorEastAsia"/>
          <w:b w:val="0"/>
        </w:rPr>
        <w:t>yang menarik dan</w:t>
      </w:r>
      <w:r w:rsidR="004A0DFD">
        <w:rPr>
          <w:rFonts w:eastAsiaTheme="minorEastAsia"/>
          <w:b w:val="0"/>
        </w:rPr>
        <w:t xml:space="preserve"> mudah digunakan.</w:t>
      </w:r>
    </w:p>
    <w:p w:rsidR="004C2DCF" w:rsidRDefault="00146758" w:rsidP="00F96D30">
      <w:pPr>
        <w:pStyle w:val="Subjudul"/>
        <w:numPr>
          <w:ilvl w:val="0"/>
          <w:numId w:val="0"/>
        </w:numPr>
        <w:jc w:val="both"/>
        <w:rPr>
          <w:b w:val="0"/>
        </w:rPr>
      </w:pPr>
      <w:r w:rsidRPr="00146758">
        <w:rPr>
          <w:szCs w:val="28"/>
        </w:rPr>
        <w:t>Kata kunci</w:t>
      </w:r>
      <w:r>
        <w:t xml:space="preserve">: </w:t>
      </w:r>
      <w:r w:rsidR="00E71AF6" w:rsidRPr="00A10A2B">
        <w:rPr>
          <w:i/>
        </w:rPr>
        <w:t>game</w:t>
      </w:r>
      <w:r w:rsidRPr="00A10A2B">
        <w:t xml:space="preserve"> edukasi, media pembelajaran, iklim dan cuaca, waterfall</w:t>
      </w:r>
    </w:p>
    <w:p w:rsidR="004C2DCF" w:rsidRDefault="004C2DCF" w:rsidP="004C2DCF">
      <w:pPr>
        <w:pStyle w:val="Subjudul"/>
        <w:numPr>
          <w:ilvl w:val="0"/>
          <w:numId w:val="0"/>
        </w:numPr>
        <w:jc w:val="center"/>
      </w:pPr>
      <w:r>
        <w:t>Abstract</w:t>
      </w:r>
    </w:p>
    <w:p w:rsidR="007C1CEF" w:rsidRPr="00A10A2B" w:rsidRDefault="000F1C13" w:rsidP="000F1C13">
      <w:pPr>
        <w:pStyle w:val="Subjudul"/>
        <w:numPr>
          <w:ilvl w:val="0"/>
          <w:numId w:val="0"/>
        </w:numPr>
        <w:jc w:val="both"/>
        <w:rPr>
          <w:b w:val="0"/>
          <w:i/>
        </w:rPr>
      </w:pPr>
      <w:r w:rsidRPr="00A10A2B">
        <w:rPr>
          <w:b w:val="0"/>
          <w:i/>
        </w:rPr>
        <w:t xml:space="preserve">Climate and weather are learning materials that have been taught to elementary school students in the Indonesian education system, precisely in the 2013 curriculum. Studying the climate and weather, make children more familiar with the surrounding environment, children will know the cause of a phenomenon and natural events around them. However, due to lack of instructional media, the learning methods at SDN 02 Gonilan still use conventional methods, where the teacher explains the learning materials to students only using book. </w:t>
      </w:r>
      <w:r w:rsidR="006C1CDE">
        <w:rPr>
          <w:b w:val="0"/>
          <w:i/>
        </w:rPr>
        <w:t>In practice</w:t>
      </w:r>
      <w:r w:rsidRPr="00A10A2B">
        <w:rPr>
          <w:b w:val="0"/>
          <w:i/>
        </w:rPr>
        <w:t xml:space="preserve">, conventional methods have some disadvantages, for example students get bored easily because the learning process is monotonous.For this reason, a media that is interesting and liked by students is needed to support a pleasant learning process. Examples of interactive and interesting learning media are using learning methods through </w:t>
      </w:r>
      <w:r w:rsidR="00E71AF6" w:rsidRPr="00A10A2B">
        <w:rPr>
          <w:b w:val="0"/>
          <w:i/>
        </w:rPr>
        <w:t>game</w:t>
      </w:r>
      <w:r w:rsidRPr="00A10A2B">
        <w:rPr>
          <w:b w:val="0"/>
          <w:i/>
        </w:rPr>
        <w:t xml:space="preserve">s. Therefore, an educational </w:t>
      </w:r>
      <w:r w:rsidR="00E71AF6" w:rsidRPr="00A10A2B">
        <w:rPr>
          <w:b w:val="0"/>
          <w:i/>
        </w:rPr>
        <w:t>game</w:t>
      </w:r>
      <w:r w:rsidRPr="00A10A2B">
        <w:rPr>
          <w:b w:val="0"/>
          <w:i/>
        </w:rPr>
        <w:t xml:space="preserve"> is made that can help students learn about climate and weather. The research method used in this study is the waterfall method. The </w:t>
      </w:r>
      <w:r w:rsidR="00E71AF6" w:rsidRPr="00A10A2B">
        <w:rPr>
          <w:b w:val="0"/>
          <w:i/>
        </w:rPr>
        <w:t>game</w:t>
      </w:r>
      <w:r w:rsidRPr="00A10A2B">
        <w:rPr>
          <w:b w:val="0"/>
          <w:i/>
        </w:rPr>
        <w:t xml:space="preserve"> is made by using the Unity 2018 software and Adobe Photoshop CS5. Testing is done using </w:t>
      </w:r>
      <w:r w:rsidR="007F50B1" w:rsidRPr="00A10A2B">
        <w:rPr>
          <w:b w:val="0"/>
          <w:i/>
        </w:rPr>
        <w:t>black box</w:t>
      </w:r>
      <w:r w:rsidRPr="00A10A2B">
        <w:rPr>
          <w:b w:val="0"/>
          <w:i/>
        </w:rPr>
        <w:t xml:space="preserve"> testing and </w:t>
      </w:r>
      <w:r w:rsidR="009A68D3" w:rsidRPr="00A10A2B">
        <w:rPr>
          <w:b w:val="0"/>
          <w:i/>
        </w:rPr>
        <w:t>user acceptance test</w:t>
      </w:r>
      <w:r w:rsidR="009A68D3" w:rsidRPr="00A10A2B">
        <w:rPr>
          <w:b w:val="0"/>
          <w:i/>
          <w:szCs w:val="28"/>
        </w:rPr>
        <w:t xml:space="preserve"> (UAT)</w:t>
      </w:r>
      <w:r w:rsidRPr="00A10A2B">
        <w:rPr>
          <w:b w:val="0"/>
          <w:i/>
        </w:rPr>
        <w:t xml:space="preserve">. </w:t>
      </w:r>
      <w:r w:rsidR="00D26761" w:rsidRPr="00A10A2B">
        <w:rPr>
          <w:rStyle w:val="tlid-translation"/>
          <w:b w:val="0"/>
          <w:i/>
          <w:lang w:val="en"/>
        </w:rPr>
        <w:t>Based on the results of the questionnaire obtained an average percentage of 90.8% which indicates that the respondents agreed, the educational game introduction to climate and</w:t>
      </w:r>
      <w:r w:rsidR="00A10A2B" w:rsidRPr="00A10A2B">
        <w:rPr>
          <w:rStyle w:val="tlid-translation"/>
          <w:b w:val="0"/>
          <w:i/>
          <w:lang w:val="en"/>
        </w:rPr>
        <w:t xml:space="preserve"> weather is an interesting game and</w:t>
      </w:r>
      <w:r w:rsidR="00D26761" w:rsidRPr="00A10A2B">
        <w:rPr>
          <w:rStyle w:val="tlid-translation"/>
          <w:b w:val="0"/>
          <w:i/>
          <w:lang w:val="en"/>
        </w:rPr>
        <w:t xml:space="preserve"> easy to use.</w:t>
      </w:r>
    </w:p>
    <w:p w:rsidR="004F5DA7" w:rsidRPr="00A10A2B" w:rsidRDefault="007C1CEF" w:rsidP="000F1C13">
      <w:pPr>
        <w:pStyle w:val="Subjudul"/>
        <w:numPr>
          <w:ilvl w:val="0"/>
          <w:numId w:val="0"/>
        </w:numPr>
        <w:jc w:val="both"/>
        <w:rPr>
          <w:b w:val="0"/>
          <w:i/>
        </w:rPr>
      </w:pPr>
      <w:r w:rsidRPr="00A10A2B">
        <w:rPr>
          <w:i/>
          <w:szCs w:val="28"/>
        </w:rPr>
        <w:t>Keyword</w:t>
      </w:r>
      <w:r w:rsidRPr="00A10A2B">
        <w:rPr>
          <w:i/>
        </w:rPr>
        <w:t xml:space="preserve">: education </w:t>
      </w:r>
      <w:r w:rsidR="00E71AF6" w:rsidRPr="00A10A2B">
        <w:rPr>
          <w:i/>
        </w:rPr>
        <w:t>game</w:t>
      </w:r>
      <w:r w:rsidRPr="00A10A2B">
        <w:rPr>
          <w:i/>
        </w:rPr>
        <w:t>, learning media, climate and weather, waterfall</w:t>
      </w:r>
      <w:r w:rsidR="004F5DA7" w:rsidRPr="00A10A2B">
        <w:rPr>
          <w:b w:val="0"/>
          <w:i/>
        </w:rPr>
        <w:br w:type="page"/>
      </w:r>
    </w:p>
    <w:p w:rsidR="00F65730" w:rsidRPr="00705F68" w:rsidRDefault="00F65730" w:rsidP="0017614A">
      <w:pPr>
        <w:pStyle w:val="Subjudul"/>
      </w:pPr>
      <w:r w:rsidRPr="00705F68">
        <w:lastRenderedPageBreak/>
        <w:t>PENDAHULUAN</w:t>
      </w:r>
    </w:p>
    <w:p w:rsidR="00454B50" w:rsidRDefault="00454B50" w:rsidP="00B83ED3">
      <w:pPr>
        <w:ind w:firstLine="0"/>
      </w:pPr>
      <w:r>
        <w:t>C</w:t>
      </w:r>
      <w:r w:rsidRPr="002C13D3">
        <w:t xml:space="preserve">uaca adalah keadaan udara pada saat tertentu dan di wilayah tertentu yang relatif sempit dan pada jangka waktu yang singkat. </w:t>
      </w:r>
      <w:r>
        <w:t>I</w:t>
      </w:r>
      <w:r w:rsidRPr="002C13D3">
        <w:t xml:space="preserve">klim adalah keadaan cuaca rata-rata dalam waktu satu tahun yang penyelidikannya dilakukan dalam waktu yang lama (minimal 30 tahun) </w:t>
      </w:r>
      <w:r>
        <w:t xml:space="preserve">dan meliputi wilayah yang luas </w:t>
      </w:r>
      <w:r>
        <w:fldChar w:fldCharType="begin" w:fldLock="1"/>
      </w:r>
      <w:r>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fldChar w:fldCharType="separate"/>
      </w:r>
      <w:r w:rsidRPr="00547C47">
        <w:t>(Anshari, Arifin, &amp; Rahmadiansah, 2013)</w:t>
      </w:r>
      <w:r>
        <w:fldChar w:fldCharType="end"/>
      </w:r>
      <w:r>
        <w:t>. Mempelajari iklim dan cuaca, akan membuat anak lebih mengenal lingkungan sekitarnya, anak akan mengetahui penyebab terjadinya suatu fenomena dan kejadian alam di</w:t>
      </w:r>
      <w:r w:rsidR="002970E0">
        <w:t xml:space="preserve"> </w:t>
      </w:r>
      <w:r>
        <w:t xml:space="preserve">sekitar mereka. </w:t>
      </w:r>
      <w:r w:rsidRPr="00F86EEA">
        <w:t>P</w:t>
      </w:r>
      <w:r>
        <w:t xml:space="preserve">engenalan terhadap lingkungan sekitar merupakan pengalaman yang menyenangkan untuk </w:t>
      </w:r>
      <w:r w:rsidRPr="00F86EEA">
        <w:t>mengembangkan kecerdasan anak sejak dini</w:t>
      </w:r>
      <w:r>
        <w:t xml:space="preserve"> </w:t>
      </w:r>
      <w:r>
        <w:fldChar w:fldCharType="begin" w:fldLock="1"/>
      </w:r>
      <w:r>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fldChar w:fldCharType="separate"/>
      </w:r>
      <w:r w:rsidRPr="0074338B">
        <w:t>(Andrianto, 2011)</w:t>
      </w:r>
      <w:r>
        <w:fldChar w:fldCharType="end"/>
      </w:r>
      <w:r w:rsidRPr="00F86EEA">
        <w:t>.</w:t>
      </w:r>
    </w:p>
    <w:p w:rsidR="00454B50" w:rsidRDefault="00454B50" w:rsidP="00454B50">
      <w:r>
        <w:t>Berdasarkan data dari situs kement</w:t>
      </w:r>
      <w:r w:rsidR="004B6217">
        <w:t>e</w:t>
      </w:r>
      <w:r>
        <w:t>rian pendidikan dan kebudayaan Indonesia serta pengamatan di SDN 02 Gonilan, materi iklim dan cuaca sudah di perkenalkan pada buku pelajaran siswa, tepatnya pada buku tematik 05 “Cuaca” kurikulum 2013 revisi 2018. Namun karena kurangnya media pembelajaran, metode pembelajaran di SDN 02 Gonilan masih menggunakan metode konvensional, dimana guru menjelaskan materi kepada murid hanya menggunakan media buku. Tentunya metode konvensional memiliki beberapa kekurangan yaitu siswa mudah bosan karena proses pembelajaran bersifat monoton, siswa cenderung pasif karena hanya menerima apa yang disampaikan, s</w:t>
      </w:r>
      <w:r w:rsidRPr="005D4824">
        <w:t>i</w:t>
      </w:r>
      <w:r>
        <w:t>swa akan lebih cepat lupa denga</w:t>
      </w:r>
      <w:r w:rsidRPr="005D4824">
        <w:t>n</w:t>
      </w:r>
      <w:r>
        <w:t xml:space="preserve"> </w:t>
      </w:r>
      <w:r w:rsidRPr="005D4824">
        <w:t>materi pembelajaran karena proses</w:t>
      </w:r>
      <w:r>
        <w:t xml:space="preserve"> pembelajaran tidak menarik</w:t>
      </w:r>
      <w:r w:rsidRPr="00811ADF">
        <w:t xml:space="preserve"> (Ngaeni &amp; Saefudin</w:t>
      </w:r>
      <w:r>
        <w:t xml:space="preserve">, </w:t>
      </w:r>
      <w:r w:rsidRPr="00811ADF">
        <w:t>2017)</w:t>
      </w:r>
      <w:r w:rsidRPr="005D4824">
        <w:t>.</w:t>
      </w:r>
    </w:p>
    <w:p w:rsidR="00454B50" w:rsidRDefault="00454B50" w:rsidP="00454B50">
      <w:r>
        <w:t>Untuk mengatasi permasalahan tersebut diperlukan media yang menarik dan disukai siswa, agar dapat mendukung proses pembelajaran yang menyenangkan. S</w:t>
      </w:r>
      <w:r w:rsidRPr="00727AD6">
        <w:t xml:space="preserve">alah satu media interaktif yang menarik adalah menggunakan </w:t>
      </w:r>
      <w:r>
        <w:t>metode</w:t>
      </w:r>
      <w:r w:rsidRPr="00727AD6">
        <w:t xml:space="preserve"> pembelajaran melalui </w:t>
      </w:r>
      <w:r w:rsidR="00E71AF6" w:rsidRPr="00E71AF6">
        <w:rPr>
          <w:i/>
        </w:rPr>
        <w:t>game</w:t>
      </w:r>
      <w:r>
        <w:rPr>
          <w:i/>
        </w:rPr>
        <w:t>,</w:t>
      </w:r>
      <w:r w:rsidRPr="00727AD6">
        <w:t xml:space="preserve"> dimana media ini sangat diminati oleh anak</w:t>
      </w:r>
      <w:r>
        <w:t>-</w:t>
      </w:r>
      <w:r w:rsidRPr="00727AD6">
        <w:t>anak usia sekolah dasar yang secara harfiah masih sangat me</w:t>
      </w:r>
      <w:r w:rsidR="008003D7">
        <w:t>n</w:t>
      </w:r>
      <w:r w:rsidRPr="00727AD6">
        <w:t>yukai bermain.</w:t>
      </w:r>
      <w:r>
        <w:t xml:space="preserve"> (Ekawati &amp; Falani, 2015).</w:t>
      </w:r>
    </w:p>
    <w:p w:rsidR="00E92A80" w:rsidRDefault="00454B50" w:rsidP="006B1A34">
      <w:r>
        <w:t xml:space="preserve">Ucus (2015) menyatakan bahwa, </w:t>
      </w:r>
      <w:r w:rsidR="00E71AF6" w:rsidRPr="00E71AF6">
        <w:rPr>
          <w:i/>
        </w:rPr>
        <w:t>game</w:t>
      </w:r>
      <w:r>
        <w:rPr>
          <w:i/>
        </w:rPr>
        <w:t xml:space="preserve"> </w:t>
      </w:r>
      <w:r w:rsidRPr="00241F25">
        <w:t>dapat</w:t>
      </w:r>
      <w:r>
        <w:rPr>
          <w:i/>
        </w:rPr>
        <w:t xml:space="preserve"> </w:t>
      </w:r>
      <w:r>
        <w:t xml:space="preserve">membantu siswa mengembangkan pengetahuan, keterampilan dan nilai-nilai yang diperlukan dalam upaya menjadi anggota aktif dalam komunitas kelas maupun dalam kehidupan sosial mereka. Pada tahap ini, guru memiliki peran penting dalam proses pembelajaran siswa melalui </w:t>
      </w:r>
      <w:r w:rsidR="00E71AF6" w:rsidRPr="00E71AF6">
        <w:rPr>
          <w:i/>
        </w:rPr>
        <w:t>game</w:t>
      </w:r>
      <w:r>
        <w:rPr>
          <w:i/>
        </w:rPr>
        <w:t xml:space="preserve">. </w:t>
      </w:r>
      <w:r>
        <w:t xml:space="preserve">Guru dapat memilih </w:t>
      </w:r>
      <w:r w:rsidR="00E71AF6" w:rsidRPr="00E71AF6">
        <w:rPr>
          <w:i/>
        </w:rPr>
        <w:t>game</w:t>
      </w:r>
      <w:r>
        <w:rPr>
          <w:i/>
        </w:rPr>
        <w:t xml:space="preserve"> </w:t>
      </w:r>
      <w:r>
        <w:t xml:space="preserve">yang sesuai dengan tujuan pembelajaran. Apabila guru dapat menggunakan </w:t>
      </w:r>
      <w:r w:rsidR="00E71AF6" w:rsidRPr="00E71AF6">
        <w:rPr>
          <w:i/>
        </w:rPr>
        <w:t>game</w:t>
      </w:r>
      <w:r>
        <w:rPr>
          <w:i/>
        </w:rPr>
        <w:t xml:space="preserve"> </w:t>
      </w:r>
      <w:r>
        <w:t>sebagai media pembelajaran secara efektif,  proses pembelajaran akan terasa menyenangkan dan menarik bagi siswa.</w:t>
      </w:r>
      <w:r w:rsidR="007C398D">
        <w:t xml:space="preserve"> </w:t>
      </w:r>
      <w:r>
        <w:t xml:space="preserve">Novaliendry (2013) menyatakan bahwa, </w:t>
      </w:r>
      <w:r w:rsidR="00E71AF6" w:rsidRPr="00E71AF6">
        <w:rPr>
          <w:i/>
        </w:rPr>
        <w:t>game</w:t>
      </w:r>
      <w:r>
        <w:t xml:space="preserve"> edukasi adalah permainan yang disertai pembelajaran dan merupakan media pembelajaran terbaru yang diharapkan dapat meningkatkan pemahaman dengan cepat karena didukung permainan yang menarik dan membuat siswa menjadi aktif.</w:t>
      </w:r>
    </w:p>
    <w:p w:rsidR="0090491A" w:rsidRPr="00A9311E" w:rsidRDefault="00640471" w:rsidP="009F30E5">
      <w:r>
        <w:t xml:space="preserve">Penelitian ini dilakukan tidak terlepas dari hasil penelitian </w:t>
      </w:r>
      <w:r w:rsidR="0085552C">
        <w:t>terdahulu</w:t>
      </w:r>
      <w:r>
        <w:t xml:space="preserve"> yang pernah dilakukan sebagai bahan perbandingan dan kajian. Adapun hasil penelitian </w:t>
      </w:r>
      <w:r w:rsidR="0085552C">
        <w:t>terdahulu</w:t>
      </w:r>
      <w:r>
        <w:t xml:space="preserve"> yang dijadikan perbandingan tidak terlepas dari topik penelitian yaitu </w:t>
      </w:r>
      <w:r w:rsidR="00E71AF6" w:rsidRPr="00E71AF6">
        <w:rPr>
          <w:i/>
        </w:rPr>
        <w:t>game</w:t>
      </w:r>
      <w:r>
        <w:rPr>
          <w:i/>
        </w:rPr>
        <w:t xml:space="preserve"> </w:t>
      </w:r>
      <w:r w:rsidR="009F30E5">
        <w:t xml:space="preserve">edukasi. </w:t>
      </w:r>
      <w:r w:rsidR="00026FB5">
        <w:t xml:space="preserve">Penelitian dari Vitianingsih </w:t>
      </w:r>
      <w:r w:rsidR="00D305D4">
        <w:t xml:space="preserve">(2016) dengan judul </w:t>
      </w:r>
      <w:r w:rsidR="00AE64A1">
        <w:t>“</w:t>
      </w:r>
      <w:r w:rsidR="00E71AF6" w:rsidRPr="00E71AF6">
        <w:rPr>
          <w:i/>
        </w:rPr>
        <w:t>Game</w:t>
      </w:r>
      <w:r w:rsidR="00AE64A1" w:rsidRPr="00AE64A1">
        <w:t xml:space="preserve"> Edukasi Sebagai Media Pembelajaran Pendidikan Anak Usia Dini</w:t>
      </w:r>
      <w:r w:rsidR="00AE64A1">
        <w:t>”</w:t>
      </w:r>
      <w:r w:rsidR="000A056B">
        <w:t xml:space="preserve">. Metode penelitian yang digunakan adalah metode </w:t>
      </w:r>
      <w:r w:rsidR="000A056B">
        <w:rPr>
          <w:i/>
        </w:rPr>
        <w:t>waterfall</w:t>
      </w:r>
      <w:r w:rsidR="000A056B">
        <w:t xml:space="preserve"> </w:t>
      </w:r>
      <w:r w:rsidR="000A056B">
        <w:rPr>
          <w:i/>
        </w:rPr>
        <w:t xml:space="preserve">life cycle. </w:t>
      </w:r>
      <w:r w:rsidR="000A056B">
        <w:t xml:space="preserve">Hasil penelitian tersebut </w:t>
      </w:r>
      <w:r w:rsidR="004F2897">
        <w:t>menyatakan</w:t>
      </w:r>
      <w:r w:rsidR="000A056B">
        <w:t xml:space="preserve"> bahwa </w:t>
      </w:r>
      <w:r w:rsidR="00E71AF6" w:rsidRPr="00E71AF6">
        <w:rPr>
          <w:i/>
        </w:rPr>
        <w:t>game</w:t>
      </w:r>
      <w:r w:rsidR="000A056B">
        <w:rPr>
          <w:i/>
        </w:rPr>
        <w:t xml:space="preserve"> </w:t>
      </w:r>
      <w:r w:rsidR="000A056B">
        <w:t xml:space="preserve">edukasi bisa mengubah cara belajar konvensional menjadi </w:t>
      </w:r>
      <w:r w:rsidR="0066316F">
        <w:t xml:space="preserve">belajar simulasi </w:t>
      </w:r>
      <w:r w:rsidR="00E71AF6" w:rsidRPr="00E71AF6">
        <w:rPr>
          <w:i/>
        </w:rPr>
        <w:t>game</w:t>
      </w:r>
      <w:r w:rsidR="00D15937" w:rsidRPr="00D15937">
        <w:t xml:space="preserve"> sehingga dapat mengembangkan kreativitas anak.</w:t>
      </w:r>
      <w:r w:rsidR="007605AB">
        <w:t xml:space="preserve"> Penelitian dari </w:t>
      </w:r>
      <w:r w:rsidR="00717B10">
        <w:t>Alfionita (2019) yang berjudul “</w:t>
      </w:r>
      <w:r w:rsidR="00717B10" w:rsidRPr="00717B10">
        <w:t>Peningkatan Kemampuan Membaca Aksara Jawa M</w:t>
      </w:r>
      <w:r w:rsidR="00A9311E">
        <w:t>elalui Game Pada Siswa Kelas III</w:t>
      </w:r>
      <w:r w:rsidR="00E92A80">
        <w:t xml:space="preserve"> SD</w:t>
      </w:r>
      <w:r w:rsidR="00717B10" w:rsidRPr="00717B10">
        <w:t xml:space="preserve"> Negeri Kartasura 1</w:t>
      </w:r>
      <w:r w:rsidR="00717B10">
        <w:t xml:space="preserve">” yang dibuat dengan </w:t>
      </w:r>
      <w:r w:rsidR="00717B10">
        <w:rPr>
          <w:i/>
        </w:rPr>
        <w:lastRenderedPageBreak/>
        <w:t xml:space="preserve">software Unity 3D. </w:t>
      </w:r>
      <w:r w:rsidR="00717B10">
        <w:t xml:space="preserve">Hasil penelitian tersebut menyatakan bahwa </w:t>
      </w:r>
      <w:r w:rsidR="00A9311E">
        <w:rPr>
          <w:i/>
        </w:rPr>
        <w:t xml:space="preserve">game </w:t>
      </w:r>
      <w:r w:rsidR="00A9311E">
        <w:t>edukasi</w:t>
      </w:r>
      <w:r w:rsidR="005E5CD1">
        <w:t xml:space="preserve"> yang telah dibuat</w:t>
      </w:r>
      <w:r w:rsidR="00A9311E">
        <w:t xml:space="preserve"> dapat meningkatkan nilai</w:t>
      </w:r>
      <w:r w:rsidR="005E5CD1">
        <w:t xml:space="preserve"> bahasa jawa</w:t>
      </w:r>
      <w:r w:rsidR="00A9311E">
        <w:t xml:space="preserve"> siswa.</w:t>
      </w:r>
    </w:p>
    <w:p w:rsidR="00CD003B" w:rsidRPr="001A4009" w:rsidRDefault="00AA3070" w:rsidP="00AE12FB">
      <w:r>
        <w:t xml:space="preserve">Penelitian dari </w:t>
      </w:r>
      <w:r w:rsidR="00954869">
        <w:t>Dana (2018)</w:t>
      </w:r>
      <w:r w:rsidR="00DD1EEC">
        <w:t xml:space="preserve"> dengan judul “Game Edukasi Pengenalan dan Pelestarian Hewan Langka Untuk Siswa Sekolah Dasar” yang dibuat dengan </w:t>
      </w:r>
      <w:r w:rsidR="00DD1EEC">
        <w:rPr>
          <w:i/>
        </w:rPr>
        <w:t xml:space="preserve">software construct 2. </w:t>
      </w:r>
      <w:r w:rsidR="00A36526">
        <w:t xml:space="preserve">Hasil penelitian tersebut menunjukkan bahwa </w:t>
      </w:r>
      <w:r w:rsidR="00A36526">
        <w:rPr>
          <w:i/>
        </w:rPr>
        <w:t xml:space="preserve">game </w:t>
      </w:r>
      <w:r w:rsidR="00A36526">
        <w:t>yang telah dibuat dapat meningkatkan minat belajar siswa dalam mempelajari</w:t>
      </w:r>
      <w:r w:rsidR="00734689">
        <w:t xml:space="preserve"> dan mengenal</w:t>
      </w:r>
      <w:r w:rsidR="00A36526">
        <w:t xml:space="preserve"> hewan langka.</w:t>
      </w:r>
      <w:r w:rsidR="00AE12FB">
        <w:t xml:space="preserve"> </w:t>
      </w:r>
      <w:r w:rsidR="00CD003B">
        <w:t xml:space="preserve">Penelitian dari </w:t>
      </w:r>
      <w:r w:rsidR="009664AC">
        <w:t xml:space="preserve">Hakim (2019) dengan judul “Game Edukasi Belajar Mengaji” yang dibuat dengan </w:t>
      </w:r>
      <w:r w:rsidR="009664AC" w:rsidRPr="009664AC">
        <w:rPr>
          <w:i/>
        </w:rPr>
        <w:t>Software</w:t>
      </w:r>
      <w:r w:rsidR="009664AC">
        <w:t xml:space="preserve"> </w:t>
      </w:r>
      <w:r w:rsidR="009664AC">
        <w:rPr>
          <w:i/>
        </w:rPr>
        <w:t xml:space="preserve">Android Studio. </w:t>
      </w:r>
      <w:r w:rsidR="001A4009">
        <w:t xml:space="preserve">Hasil penelitian tersebut menunjukkan bahwa </w:t>
      </w:r>
      <w:r w:rsidR="001A4009">
        <w:rPr>
          <w:i/>
        </w:rPr>
        <w:t>game</w:t>
      </w:r>
      <w:r w:rsidR="006751A5">
        <w:rPr>
          <w:i/>
        </w:rPr>
        <w:t xml:space="preserve"> </w:t>
      </w:r>
      <w:r w:rsidR="006751A5">
        <w:t>yang telah dibuat</w:t>
      </w:r>
      <w:r w:rsidR="001A4009">
        <w:rPr>
          <w:i/>
        </w:rPr>
        <w:t xml:space="preserve"> </w:t>
      </w:r>
      <w:r w:rsidR="001A4009">
        <w:t>dapat membantu anak belajar dalam mengenal huruf arab dan bacaan arab</w:t>
      </w:r>
      <w:r w:rsidR="007A7C2D">
        <w:t xml:space="preserve"> dengan mudah</w:t>
      </w:r>
      <w:r w:rsidR="001A4009">
        <w:t>.</w:t>
      </w:r>
    </w:p>
    <w:p w:rsidR="00D52E7D" w:rsidRPr="008A4C55" w:rsidRDefault="00454B50" w:rsidP="00454B50">
      <w:r>
        <w:t xml:space="preserve">Berdasarkan dari permasalahan dan berbagai </w:t>
      </w:r>
      <w:r w:rsidR="007E46D3">
        <w:t>penelitian</w:t>
      </w:r>
      <w:r>
        <w:t xml:space="preserve"> </w:t>
      </w:r>
      <w:r w:rsidR="007E46D3">
        <w:t>sebelumnya</w:t>
      </w:r>
      <w:r>
        <w:t xml:space="preserve">, peneliti menyimpulkan bahwa metode pembelajaran menggunakan </w:t>
      </w:r>
      <w:r w:rsidR="00E71AF6" w:rsidRPr="00E71AF6">
        <w:rPr>
          <w:i/>
        </w:rPr>
        <w:t>game</w:t>
      </w:r>
      <w:r>
        <w:t xml:space="preserve"> adalah salah satu metode yang efektif dan membuat materi yang disampaikan mudah diterima oleh anak-anak. Oleh karena itu peneliti ingin membuat </w:t>
      </w:r>
      <w:r w:rsidR="00E71AF6" w:rsidRPr="00E71AF6">
        <w:rPr>
          <w:i/>
        </w:rPr>
        <w:t>game</w:t>
      </w:r>
      <w:r>
        <w:t xml:space="preserve"> edukasi yang dapat membantu siswa dalam belajar mengenal iklim dan cuaca di sekitar me</w:t>
      </w:r>
      <w:r w:rsidR="0061214E">
        <w:t>reka dengan cara yang menyenang</w:t>
      </w:r>
      <w:r>
        <w:t>kan.</w:t>
      </w:r>
      <w:r w:rsidR="006B1A34">
        <w:t xml:space="preserve"> </w:t>
      </w:r>
      <w:r w:rsidR="006B1A34" w:rsidRPr="006A37B2">
        <w:rPr>
          <w:i/>
        </w:rPr>
        <w:t>Game</w:t>
      </w:r>
      <w:r w:rsidR="006B1A34">
        <w:t xml:space="preserve"> </w:t>
      </w:r>
      <w:r w:rsidR="00245150">
        <w:t xml:space="preserve">yang dibuat </w:t>
      </w:r>
      <w:r w:rsidR="006B1A34">
        <w:t>nantinya akan di</w:t>
      </w:r>
      <w:r w:rsidR="00245150">
        <w:t>jalankan</w:t>
      </w:r>
      <w:r w:rsidR="006B1A34">
        <w:t xml:space="preserve"> </w:t>
      </w:r>
      <w:r w:rsidR="00245150">
        <w:t>pada</w:t>
      </w:r>
      <w:r w:rsidR="006B1A34">
        <w:t xml:space="preserve"> </w:t>
      </w:r>
      <w:r w:rsidR="008D55EF" w:rsidRPr="00D80211">
        <w:rPr>
          <w:i/>
        </w:rPr>
        <w:t>smartphone</w:t>
      </w:r>
      <w:r w:rsidR="008D55EF" w:rsidRPr="00E92A80">
        <w:t xml:space="preserve"> </w:t>
      </w:r>
      <w:r w:rsidR="006B1A34">
        <w:t xml:space="preserve">android, </w:t>
      </w:r>
      <w:r w:rsidR="006B1A34" w:rsidRPr="00E92A80">
        <w:t>karena men</w:t>
      </w:r>
      <w:r w:rsidR="009E00E1">
        <w:t>urut Busran dan  Fitriyah (dikutip dalam</w:t>
      </w:r>
      <w:r w:rsidR="006B1A34" w:rsidRPr="00E92A80">
        <w:t xml:space="preserve"> Putri, 2019) menggunakan </w:t>
      </w:r>
      <w:r w:rsidR="006B1A34" w:rsidRPr="00D80211">
        <w:rPr>
          <w:i/>
        </w:rPr>
        <w:t>smartphone</w:t>
      </w:r>
      <w:r w:rsidR="006B1A34" w:rsidRPr="00E92A80">
        <w:t xml:space="preserve"> android sebagai media pembelajaran yang interaktif dapat memberikan stimulus serta semangat belajar secara tidak langsung kepada anak</w:t>
      </w:r>
      <w:r w:rsidR="006B1A34">
        <w:t>-</w:t>
      </w:r>
      <w:r w:rsidR="006B1A34" w:rsidRPr="00E92A80">
        <w:t>anak, dikarenakan penggunaan smartphone melibatkan audio visual serta anak-anak akan lebih bersemangat dan fokus dalam belajar</w:t>
      </w:r>
      <w:r w:rsidR="006B1A34">
        <w:t>.</w:t>
      </w:r>
      <w:r>
        <w:t xml:space="preserve"> Alasan pemilihan materi iklim dan cuaca sebagai tema dalam </w:t>
      </w:r>
      <w:r w:rsidR="00E71AF6" w:rsidRPr="00E71AF6">
        <w:rPr>
          <w:i/>
        </w:rPr>
        <w:t>game</w:t>
      </w:r>
      <w:r>
        <w:rPr>
          <w:i/>
        </w:rPr>
        <w:t xml:space="preserve"> </w:t>
      </w:r>
      <w:r>
        <w:t>yang akan dibuat, dikarenakan materi</w:t>
      </w:r>
      <w:r w:rsidR="009D34D8">
        <w:t xml:space="preserve"> tersebut</w:t>
      </w:r>
      <w:r>
        <w:t xml:space="preserve"> perlu diajarkan kepada anak agar lebih mengenal lingkungan sekitarnya.</w:t>
      </w:r>
    </w:p>
    <w:p w:rsidR="00512872" w:rsidRDefault="001E1D17" w:rsidP="00C62FC9">
      <w:pPr>
        <w:pStyle w:val="Subjudul"/>
      </w:pPr>
      <w:r w:rsidRPr="001E1D17">
        <w:t>METODE</w:t>
      </w:r>
    </w:p>
    <w:p w:rsidR="009B7111" w:rsidRDefault="00EC2C05" w:rsidP="00E75916">
      <w:r>
        <w:t xml:space="preserve">Metode yang digunakan untuk membuat </w:t>
      </w:r>
      <w:r w:rsidR="00E71AF6" w:rsidRPr="00E71AF6">
        <w:rPr>
          <w:i/>
        </w:rPr>
        <w:t>game</w:t>
      </w:r>
      <w:r w:rsidRPr="00044BE3">
        <w:t xml:space="preserve"> edukasi </w:t>
      </w:r>
      <w:r w:rsidR="00C22353">
        <w:t>pengenalan</w:t>
      </w:r>
      <w:r w:rsidRPr="00044BE3">
        <w:t xml:space="preserve"> iklim dan cuaca</w:t>
      </w:r>
      <w:r>
        <w:t xml:space="preserve"> adalah metode </w:t>
      </w:r>
      <w:r w:rsidRPr="00EC2C05">
        <w:rPr>
          <w:i/>
        </w:rPr>
        <w:t>waterfall</w:t>
      </w:r>
      <w:r w:rsidR="004117F6">
        <w:t>.</w:t>
      </w:r>
      <w:r w:rsidR="003444A2" w:rsidRPr="003444A2">
        <w:t xml:space="preserve"> </w:t>
      </w:r>
      <w:r w:rsidR="003444A2">
        <w:t>M</w:t>
      </w:r>
      <w:r w:rsidR="003444A2" w:rsidRPr="003444A2">
        <w:t>etode</w:t>
      </w:r>
      <w:r w:rsidR="003444A2">
        <w:t xml:space="preserve"> </w:t>
      </w:r>
      <w:r w:rsidR="003444A2">
        <w:rPr>
          <w:i/>
        </w:rPr>
        <w:t xml:space="preserve">waterfall </w:t>
      </w:r>
      <w:r w:rsidR="003444A2">
        <w:t>adalah</w:t>
      </w:r>
      <w:r w:rsidR="00E27658">
        <w:t xml:space="preserve"> metode</w:t>
      </w:r>
      <w:r w:rsidR="003444A2" w:rsidRPr="003444A2">
        <w:t xml:space="preserve"> pengembangan software yang setiap prosesnya dianggap seperti terus mengalir ke bawah (seperti air terjun) mela</w:t>
      </w:r>
      <w:r w:rsidR="0072747C">
        <w:t>lui beberapa fase yang harus di</w:t>
      </w:r>
      <w:r w:rsidR="006C44C8">
        <w:t>jalankan agar</w:t>
      </w:r>
      <w:r w:rsidR="003444A2" w:rsidRPr="003444A2">
        <w:t xml:space="preserve"> sistem</w:t>
      </w:r>
      <w:r w:rsidR="006C44C8">
        <w:t xml:space="preserve"> sukses dibuat</w:t>
      </w:r>
      <w:r w:rsidR="0072747C">
        <w:t xml:space="preserve"> </w:t>
      </w:r>
      <w:r w:rsidR="0072747C" w:rsidRPr="0072747C">
        <w:t>(Bassil, 2012)</w:t>
      </w:r>
      <w:r w:rsidR="003444A2" w:rsidRPr="003444A2">
        <w:t>.</w:t>
      </w:r>
      <w:r w:rsidR="00447289">
        <w:t xml:space="preserve"> </w:t>
      </w:r>
      <w:r w:rsidR="00853F38">
        <w:t xml:space="preserve">Alasan menggunakan metode </w:t>
      </w:r>
      <w:r w:rsidR="00853F38" w:rsidRPr="00853F38">
        <w:rPr>
          <w:i/>
        </w:rPr>
        <w:t>waterfall</w:t>
      </w:r>
      <w:r w:rsidR="00853F38">
        <w:t xml:space="preserve"> kare</w:t>
      </w:r>
      <w:r w:rsidR="00630769">
        <w:t xml:space="preserve">na metode ini memiliki </w:t>
      </w:r>
      <w:r w:rsidR="00A663CD">
        <w:t>beberapa</w:t>
      </w:r>
      <w:r w:rsidR="00630769">
        <w:t xml:space="preserve"> kelebihan antara lain </w:t>
      </w:r>
      <w:r w:rsidR="00F8206E">
        <w:t>persyaratan</w:t>
      </w:r>
      <w:r w:rsidR="008B251B">
        <w:t>n</w:t>
      </w:r>
      <w:r w:rsidR="0087298E">
        <w:t xml:space="preserve">ya jelas sebelum pengembangan </w:t>
      </w:r>
      <w:r w:rsidR="00F8206E">
        <w:t>dilakukan,</w:t>
      </w:r>
      <w:r w:rsidR="008672A9" w:rsidRPr="008672A9">
        <w:t xml:space="preserve"> </w:t>
      </w:r>
      <w:r w:rsidR="007971C6">
        <w:t>setiap fase dapat diselesaikan dalam w</w:t>
      </w:r>
      <w:r w:rsidR="006A6085">
        <w:t>aktu yang ditentukan,  mudah di</w:t>
      </w:r>
      <w:r w:rsidR="007971C6">
        <w:t xml:space="preserve">implementasikan dan jumlah sumber daya yang diperlukan </w:t>
      </w:r>
      <w:r w:rsidR="00DF0840">
        <w:t>untuk mengimplementasikan metode ini tidak terlalu banyak</w:t>
      </w:r>
      <w:r w:rsidR="0096751D">
        <w:t xml:space="preserve"> </w:t>
      </w:r>
      <w:r w:rsidR="0096751D" w:rsidRPr="0096751D">
        <w:t>(Balaji &amp; Murugaiyan, 2012)</w:t>
      </w:r>
      <w:r w:rsidR="008672A9" w:rsidRPr="008672A9">
        <w:t>.</w:t>
      </w:r>
      <w:r w:rsidR="00853F38">
        <w:t xml:space="preserve"> </w:t>
      </w:r>
      <w:r w:rsidR="00594F9B">
        <w:t>Gambaran mengenai</w:t>
      </w:r>
      <w:r w:rsidR="006C457A">
        <w:t xml:space="preserve"> tahapan</w:t>
      </w:r>
      <w:bookmarkStart w:id="0" w:name="_GoBack"/>
      <w:bookmarkEnd w:id="0"/>
      <w:r w:rsidR="00594F9B">
        <w:t xml:space="preserve"> metode </w:t>
      </w:r>
      <w:r w:rsidR="00594F9B" w:rsidRPr="00570CDF">
        <w:rPr>
          <w:i/>
        </w:rPr>
        <w:t>waterfall</w:t>
      </w:r>
      <w:r w:rsidR="00594F9B">
        <w:t xml:space="preserve"> dapat dilihat pada gambar 1.</w:t>
      </w:r>
    </w:p>
    <w:p w:rsidR="0044439E" w:rsidRDefault="007845D1" w:rsidP="00C62FC9">
      <w:pPr>
        <w:ind w:firstLine="0"/>
        <w:jc w:val="center"/>
      </w:pPr>
      <w:r>
        <w:drawing>
          <wp:inline distT="0" distB="0" distL="0" distR="0" wp14:anchorId="4C97E68E" wp14:editId="7A74BF4E">
            <wp:extent cx="3852000" cy="1795536"/>
            <wp:effectExtent l="19050" t="19050" r="1524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jpg"/>
                    <pic:cNvPicPr/>
                  </pic:nvPicPr>
                  <pic:blipFill>
                    <a:blip r:embed="rId9">
                      <a:extLst>
                        <a:ext uri="{28A0092B-C50C-407E-A947-70E740481C1C}">
                          <a14:useLocalDpi xmlns:a14="http://schemas.microsoft.com/office/drawing/2010/main" val="0"/>
                        </a:ext>
                      </a:extLst>
                    </a:blip>
                    <a:stretch>
                      <a:fillRect/>
                    </a:stretch>
                  </pic:blipFill>
                  <pic:spPr>
                    <a:xfrm>
                      <a:off x="0" y="0"/>
                      <a:ext cx="3852000" cy="1795536"/>
                    </a:xfrm>
                    <a:prstGeom prst="rect">
                      <a:avLst/>
                    </a:prstGeom>
                    <a:ln w="12700" cap="sq">
                      <a:solidFill>
                        <a:srgbClr val="000000"/>
                      </a:solidFill>
                      <a:prstDash val="solid"/>
                      <a:miter lim="800000"/>
                    </a:ln>
                    <a:effectLst/>
                  </pic:spPr>
                </pic:pic>
              </a:graphicData>
            </a:graphic>
          </wp:inline>
        </w:drawing>
      </w:r>
    </w:p>
    <w:p w:rsidR="000E247C" w:rsidRDefault="0044439E" w:rsidP="002F6D6F">
      <w:pPr>
        <w:ind w:firstLine="0"/>
        <w:jc w:val="center"/>
        <w:rPr>
          <w:i/>
        </w:rPr>
      </w:pPr>
      <w:r>
        <w:t xml:space="preserve">Gambar 1. Tahapan metode </w:t>
      </w:r>
      <w:r w:rsidRPr="0044439E">
        <w:rPr>
          <w:i/>
        </w:rPr>
        <w:t>waterfall</w:t>
      </w:r>
    </w:p>
    <w:p w:rsidR="003E28E6" w:rsidRPr="001C6BF2" w:rsidRDefault="00487A72" w:rsidP="00BB6A0B">
      <w:pPr>
        <w:pStyle w:val="subjudul1"/>
      </w:pPr>
      <w:r>
        <w:lastRenderedPageBreak/>
        <w:t>Analisis</w:t>
      </w:r>
      <w:r w:rsidR="00795C90" w:rsidRPr="001C6BF2">
        <w:t xml:space="preserve"> kebutuhan</w:t>
      </w:r>
    </w:p>
    <w:p w:rsidR="00AC0ACC" w:rsidRDefault="007C08FD" w:rsidP="008446E5">
      <w:pPr>
        <w:ind w:left="284"/>
      </w:pPr>
      <w:r>
        <w:t>T</w:t>
      </w:r>
      <w:r w:rsidR="00C15C16">
        <w:t xml:space="preserve">ahap </w:t>
      </w:r>
      <w:r w:rsidR="00031BFF">
        <w:t>a</w:t>
      </w:r>
      <w:r w:rsidR="00C44514" w:rsidRPr="00C44514">
        <w:t>nalisis kebutuhan</w:t>
      </w:r>
      <w:r w:rsidR="00C44514">
        <w:t xml:space="preserve"> </w:t>
      </w:r>
      <w:r w:rsidR="003766EF">
        <w:t xml:space="preserve">merupakan </w:t>
      </w:r>
      <w:r w:rsidR="00DA125A">
        <w:t>tahap</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w:t>
      </w:r>
      <w:r w:rsidR="00E71AF6" w:rsidRPr="00E71AF6">
        <w:rPr>
          <w:i/>
        </w:rPr>
        <w:t>game</w:t>
      </w:r>
      <w:r w:rsidR="00A40150">
        <w:t>.</w:t>
      </w:r>
      <w:r w:rsidR="00086164">
        <w:t xml:space="preserve"> </w:t>
      </w:r>
      <w:r w:rsidR="00A40150">
        <w:t>B</w:t>
      </w:r>
      <w:r w:rsidR="00A40A2B">
        <w:t xml:space="preserve">ertujuan </w:t>
      </w:r>
      <w:r w:rsidR="00C80E16">
        <w:t xml:space="preserve">agar </w:t>
      </w:r>
      <w:r w:rsidR="00E71AF6" w:rsidRPr="00E71AF6">
        <w:rPr>
          <w:i/>
        </w:rPr>
        <w:t>game</w:t>
      </w:r>
      <w:r w:rsidR="00C80E16">
        <w:t xml:space="preserve"> yang dibuat dapat sesuai </w:t>
      </w:r>
      <w:r w:rsidR="00B329CA">
        <w:t>konsep</w:t>
      </w:r>
      <w:r w:rsidR="008B7C00">
        <w:t xml:space="preserve"> yang telah direncanakan</w:t>
      </w:r>
      <w:r w:rsidR="00E97AA8">
        <w:t xml:space="preserve">. Konsep </w:t>
      </w:r>
      <w:r w:rsidR="00E71AF6" w:rsidRPr="00E71AF6">
        <w:rPr>
          <w:i/>
        </w:rPr>
        <w:t>game</w:t>
      </w:r>
      <w:r w:rsidR="002E6CFB">
        <w:t xml:space="preserve"> di</w:t>
      </w:r>
      <w:r w:rsidR="00E97AA8">
        <w:t xml:space="preserve">ambil berdasarkan referensi buku tematik </w:t>
      </w:r>
      <w:r w:rsidR="00F222F4">
        <w:t>05</w:t>
      </w:r>
      <w:r w:rsidR="00F04A84">
        <w:t xml:space="preserve"> “</w:t>
      </w:r>
      <w:r w:rsidR="00F222F4">
        <w:t>Cuaca</w:t>
      </w:r>
      <w:r w:rsidR="00F04A84">
        <w:t>”</w:t>
      </w:r>
      <w:r w:rsidR="008D567E">
        <w:t xml:space="preserve"> </w:t>
      </w:r>
      <w:r w:rsidR="007F01FD">
        <w:t>revisi 2018</w:t>
      </w:r>
      <w:r w:rsidR="00750A6B">
        <w:t xml:space="preserve"> serta </w:t>
      </w:r>
      <w:r w:rsidR="00A66439">
        <w:t>buku tematik revisi sebelumnya</w:t>
      </w:r>
      <w:r w:rsidR="008D567E">
        <w:t>.</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E71AF6" w:rsidRPr="00E71AF6">
        <w:rPr>
          <w:i/>
        </w:rPr>
        <w:t>game</w:t>
      </w:r>
      <w:r w:rsidR="00AF30D2">
        <w:t xml:space="preserve"> dapat dilihat pada </w:t>
      </w:r>
      <w:r w:rsidR="000B0737">
        <w:t>tabel</w:t>
      </w:r>
      <w:r w:rsidR="00AF30D2">
        <w:t xml:space="preserve"> </w:t>
      </w:r>
      <w:r w:rsidR="00D67D7C">
        <w:t>1</w:t>
      </w:r>
      <w:r w:rsidR="00AF30D2">
        <w: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392" w:type="dxa"/>
        <w:tblLook w:val="04A0" w:firstRow="1" w:lastRow="0" w:firstColumn="1" w:lastColumn="0" w:noHBand="0" w:noVBand="1"/>
      </w:tblPr>
      <w:tblGrid>
        <w:gridCol w:w="3895"/>
        <w:gridCol w:w="4893"/>
      </w:tblGrid>
      <w:tr w:rsidR="00881CC8" w:rsidRPr="001E11EB" w:rsidTr="001E11EB">
        <w:trPr>
          <w:trHeight w:val="340"/>
        </w:trPr>
        <w:tc>
          <w:tcPr>
            <w:tcW w:w="3895" w:type="dxa"/>
            <w:vAlign w:val="center"/>
          </w:tcPr>
          <w:p w:rsidR="00881CC8" w:rsidRPr="001E11EB" w:rsidRDefault="00E12BE5" w:rsidP="00FE0725">
            <w:pPr>
              <w:spacing w:after="0" w:line="276" w:lineRule="auto"/>
              <w:ind w:firstLine="0"/>
              <w:jc w:val="center"/>
              <w:rPr>
                <w:b/>
                <w:sz w:val="22"/>
                <w:szCs w:val="22"/>
              </w:rPr>
            </w:pPr>
            <w:r w:rsidRPr="001E11EB">
              <w:rPr>
                <w:b/>
                <w:sz w:val="22"/>
                <w:szCs w:val="22"/>
              </w:rPr>
              <w:t>Software</w:t>
            </w:r>
          </w:p>
        </w:tc>
        <w:tc>
          <w:tcPr>
            <w:tcW w:w="4893" w:type="dxa"/>
            <w:vAlign w:val="center"/>
          </w:tcPr>
          <w:p w:rsidR="00881CC8" w:rsidRPr="001E11EB" w:rsidRDefault="00E12BE5" w:rsidP="00FE0725">
            <w:pPr>
              <w:spacing w:after="0" w:line="276" w:lineRule="auto"/>
              <w:ind w:firstLine="0"/>
              <w:jc w:val="center"/>
              <w:rPr>
                <w:b/>
                <w:sz w:val="22"/>
                <w:szCs w:val="22"/>
              </w:rPr>
            </w:pPr>
            <w:r w:rsidRPr="001E11EB">
              <w:rPr>
                <w:b/>
                <w:sz w:val="22"/>
                <w:szCs w:val="22"/>
              </w:rPr>
              <w:t>Hardware</w:t>
            </w:r>
          </w:p>
        </w:tc>
      </w:tr>
      <w:tr w:rsidR="00881CC8" w:rsidRPr="001E11EB" w:rsidTr="001E11EB">
        <w:trPr>
          <w:trHeight w:val="340"/>
        </w:trPr>
        <w:tc>
          <w:tcPr>
            <w:tcW w:w="3895" w:type="dxa"/>
            <w:vAlign w:val="center"/>
          </w:tcPr>
          <w:p w:rsidR="00881CC8" w:rsidRPr="001E11EB" w:rsidRDefault="00C45B90" w:rsidP="00C62FC9">
            <w:pPr>
              <w:spacing w:after="0" w:line="276" w:lineRule="auto"/>
              <w:ind w:firstLine="0"/>
              <w:jc w:val="center"/>
              <w:rPr>
                <w:sz w:val="22"/>
                <w:szCs w:val="22"/>
              </w:rPr>
            </w:pPr>
            <w:r w:rsidRPr="001E11EB">
              <w:rPr>
                <w:sz w:val="22"/>
                <w:szCs w:val="22"/>
              </w:rPr>
              <w:t>Windows 8.1 Pro</w:t>
            </w:r>
          </w:p>
        </w:tc>
        <w:tc>
          <w:tcPr>
            <w:tcW w:w="4893" w:type="dxa"/>
            <w:vAlign w:val="center"/>
          </w:tcPr>
          <w:p w:rsidR="00881CC8" w:rsidRPr="001E11EB" w:rsidRDefault="008A4D41" w:rsidP="00C62FC9">
            <w:pPr>
              <w:spacing w:after="0" w:line="276" w:lineRule="auto"/>
              <w:ind w:firstLine="0"/>
              <w:jc w:val="center"/>
              <w:rPr>
                <w:sz w:val="22"/>
                <w:szCs w:val="22"/>
              </w:rPr>
            </w:pPr>
            <w:r w:rsidRPr="001E11EB">
              <w:rPr>
                <w:sz w:val="22"/>
                <w:szCs w:val="22"/>
              </w:rPr>
              <w:t>Laptop ASUS</w:t>
            </w:r>
            <w:r w:rsidR="00C801B1" w:rsidRPr="001E11EB">
              <w:rPr>
                <w:sz w:val="22"/>
                <w:szCs w:val="22"/>
              </w:rPr>
              <w:t xml:space="preserve"> A455L</w:t>
            </w:r>
          </w:p>
        </w:tc>
      </w:tr>
      <w:tr w:rsidR="00881CC8" w:rsidRPr="001E11EB" w:rsidTr="001E11EB">
        <w:trPr>
          <w:trHeight w:val="340"/>
        </w:trPr>
        <w:tc>
          <w:tcPr>
            <w:tcW w:w="3895" w:type="dxa"/>
            <w:vAlign w:val="center"/>
          </w:tcPr>
          <w:p w:rsidR="00881CC8" w:rsidRPr="001E11EB" w:rsidRDefault="00CB59AB" w:rsidP="00C62FC9">
            <w:pPr>
              <w:spacing w:after="0" w:line="276" w:lineRule="auto"/>
              <w:ind w:firstLine="0"/>
              <w:jc w:val="center"/>
              <w:rPr>
                <w:sz w:val="22"/>
                <w:szCs w:val="22"/>
              </w:rPr>
            </w:pPr>
            <w:r w:rsidRPr="001E11EB">
              <w:rPr>
                <w:sz w:val="22"/>
                <w:szCs w:val="22"/>
              </w:rPr>
              <w:t>Unity 2018</w:t>
            </w:r>
          </w:p>
        </w:tc>
        <w:tc>
          <w:tcPr>
            <w:tcW w:w="4893" w:type="dxa"/>
            <w:vAlign w:val="center"/>
          </w:tcPr>
          <w:p w:rsidR="00881CC8" w:rsidRPr="001E11EB" w:rsidRDefault="005839F4" w:rsidP="00C62FC9">
            <w:pPr>
              <w:spacing w:after="0" w:line="276" w:lineRule="auto"/>
              <w:ind w:firstLine="0"/>
              <w:jc w:val="center"/>
              <w:rPr>
                <w:sz w:val="22"/>
                <w:szCs w:val="22"/>
              </w:rPr>
            </w:pPr>
            <w:r w:rsidRPr="001E11EB">
              <w:rPr>
                <w:sz w:val="22"/>
                <w:szCs w:val="22"/>
              </w:rPr>
              <w:t>Xiaomi Redmi 3 Pro</w:t>
            </w:r>
          </w:p>
        </w:tc>
      </w:tr>
      <w:tr w:rsidR="00881CC8" w:rsidRPr="001E11EB" w:rsidTr="001E11EB">
        <w:trPr>
          <w:trHeight w:val="340"/>
        </w:trPr>
        <w:tc>
          <w:tcPr>
            <w:tcW w:w="3895" w:type="dxa"/>
            <w:vAlign w:val="center"/>
          </w:tcPr>
          <w:p w:rsidR="00881CC8" w:rsidRPr="001E11EB" w:rsidRDefault="009D2BF2" w:rsidP="00C62FC9">
            <w:pPr>
              <w:spacing w:after="0" w:line="276" w:lineRule="auto"/>
              <w:ind w:firstLine="0"/>
              <w:jc w:val="center"/>
              <w:rPr>
                <w:sz w:val="22"/>
                <w:szCs w:val="22"/>
              </w:rPr>
            </w:pPr>
            <w:r w:rsidRPr="001E11EB">
              <w:rPr>
                <w:sz w:val="22"/>
                <w:szCs w:val="22"/>
              </w:rPr>
              <w:t>Abode Photoshop CS</w:t>
            </w:r>
            <w:r w:rsidR="00626B15" w:rsidRPr="001E11EB">
              <w:rPr>
                <w:sz w:val="22"/>
                <w:szCs w:val="22"/>
              </w:rPr>
              <w:t>5</w:t>
            </w:r>
          </w:p>
        </w:tc>
        <w:tc>
          <w:tcPr>
            <w:tcW w:w="4893" w:type="dxa"/>
            <w:vAlign w:val="center"/>
          </w:tcPr>
          <w:p w:rsidR="00881CC8" w:rsidRPr="001E11EB" w:rsidRDefault="00881CC8" w:rsidP="00C62FC9">
            <w:pPr>
              <w:spacing w:after="0" w:line="276" w:lineRule="auto"/>
              <w:ind w:firstLine="0"/>
              <w:jc w:val="center"/>
              <w:rPr>
                <w:sz w:val="22"/>
                <w:szCs w:val="22"/>
              </w:rPr>
            </w:pPr>
          </w:p>
        </w:tc>
      </w:tr>
      <w:tr w:rsidR="00357918" w:rsidRPr="001E11EB" w:rsidTr="001E11EB">
        <w:trPr>
          <w:trHeight w:val="340"/>
        </w:trPr>
        <w:tc>
          <w:tcPr>
            <w:tcW w:w="3895" w:type="dxa"/>
            <w:vAlign w:val="center"/>
          </w:tcPr>
          <w:p w:rsidR="00357918" w:rsidRPr="001E11EB" w:rsidRDefault="00357918" w:rsidP="00C62FC9">
            <w:pPr>
              <w:spacing w:after="0"/>
              <w:ind w:firstLine="0"/>
              <w:jc w:val="center"/>
              <w:rPr>
                <w:sz w:val="22"/>
                <w:szCs w:val="22"/>
              </w:rPr>
            </w:pPr>
            <w:r w:rsidRPr="001E11EB">
              <w:rPr>
                <w:sz w:val="22"/>
                <w:szCs w:val="22"/>
              </w:rPr>
              <w:t>Microsoft Visual Studio Code</w:t>
            </w:r>
          </w:p>
        </w:tc>
        <w:tc>
          <w:tcPr>
            <w:tcW w:w="4893" w:type="dxa"/>
            <w:vAlign w:val="center"/>
          </w:tcPr>
          <w:p w:rsidR="00357918" w:rsidRPr="001E11EB" w:rsidRDefault="00357918" w:rsidP="00C62FC9">
            <w:pPr>
              <w:spacing w:after="0"/>
              <w:ind w:firstLine="0"/>
              <w:jc w:val="center"/>
              <w:rPr>
                <w:sz w:val="22"/>
                <w:szCs w:val="22"/>
              </w:rPr>
            </w:pPr>
          </w:p>
        </w:tc>
      </w:tr>
    </w:tbl>
    <w:p w:rsidR="00883A82" w:rsidRDefault="00883A82" w:rsidP="00883A82">
      <w:pPr>
        <w:pStyle w:val="Heading2subjudul"/>
        <w:numPr>
          <w:ilvl w:val="0"/>
          <w:numId w:val="0"/>
        </w:numPr>
        <w:ind w:left="720"/>
      </w:pPr>
    </w:p>
    <w:p w:rsidR="000E4B7A" w:rsidRDefault="001C6BF2" w:rsidP="002342BB">
      <w:pPr>
        <w:pStyle w:val="Heading2subjudul"/>
        <w:ind w:hanging="436"/>
      </w:pPr>
      <w:r w:rsidRPr="001C6BF2">
        <w:t>Desain sistem</w:t>
      </w:r>
    </w:p>
    <w:p w:rsidR="00923C2A" w:rsidRDefault="00516030" w:rsidP="00BB6F00">
      <w:pPr>
        <w:ind w:left="284"/>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E71AF6" w:rsidRPr="00E71AF6">
        <w:rPr>
          <w:i/>
        </w:rPr>
        <w:t>game</w:t>
      </w:r>
      <w:r w:rsidR="00AD42E1">
        <w:t>.</w:t>
      </w:r>
      <w:r w:rsidR="00487A72">
        <w:t xml:space="preserve"> </w:t>
      </w:r>
      <w:r w:rsidR="00E97B2D">
        <w:t>Untuk mempe</w:t>
      </w:r>
      <w:r w:rsidR="00303FD0">
        <w:t>r</w:t>
      </w:r>
      <w:r w:rsidR="00E97B2D">
        <w:t xml:space="preserve">mudah saat proses implementasi dibuat </w:t>
      </w:r>
      <w:r w:rsidR="00E97B2D" w:rsidRPr="00E97B2D">
        <w:rPr>
          <w:i/>
        </w:rPr>
        <w:t xml:space="preserve">use case </w:t>
      </w:r>
      <w:r w:rsidR="00E97B2D" w:rsidRPr="00306DED">
        <w:t>diagram</w:t>
      </w:r>
      <w:r w:rsidR="00034C0F">
        <w:t xml:space="preserve">, </w:t>
      </w:r>
      <w:r w:rsidR="00034C0F" w:rsidRPr="00034C0F">
        <w:rPr>
          <w:i/>
        </w:rPr>
        <w:t>activity</w:t>
      </w:r>
      <w:r w:rsidR="00034C0F">
        <w:t xml:space="preserve"> diagram</w:t>
      </w:r>
      <w:r w:rsidR="00166E02">
        <w:rPr>
          <w:i/>
        </w:rPr>
        <w:t xml:space="preserve"> </w:t>
      </w:r>
      <w:r w:rsidR="00E97B2D" w:rsidRPr="00E97B2D">
        <w:t>dan</w:t>
      </w:r>
      <w:r w:rsidR="00BE3A2D">
        <w:rPr>
          <w:i/>
        </w:rPr>
        <w:t xml:space="preserve"> s</w:t>
      </w:r>
      <w:r w:rsidR="00E97B2D">
        <w:rPr>
          <w:i/>
        </w:rPr>
        <w:t>toryboard.</w:t>
      </w:r>
      <w:r w:rsidR="00B12150">
        <w:rPr>
          <w:i/>
        </w:rPr>
        <w:t xml:space="preserve"> </w:t>
      </w:r>
    </w:p>
    <w:p w:rsidR="00DE0BA2" w:rsidRDefault="00DE0BA2" w:rsidP="002342BB">
      <w:pPr>
        <w:pStyle w:val="Subjudul3"/>
        <w:ind w:left="851" w:hanging="567"/>
      </w:pPr>
      <w:r w:rsidRPr="00BC0B79">
        <w:rPr>
          <w:i/>
        </w:rPr>
        <w:t>Use case</w:t>
      </w:r>
      <w:r w:rsidR="00A75EE6">
        <w:t xml:space="preserve"> d</w:t>
      </w:r>
      <w:r w:rsidRPr="00DE0BA2">
        <w:t>iagram</w:t>
      </w:r>
    </w:p>
    <w:p w:rsidR="00AA3A99" w:rsidRPr="007B02CE" w:rsidRDefault="005F720B" w:rsidP="005F720B">
      <w:pPr>
        <w:pStyle w:val="Subjudul3"/>
        <w:numPr>
          <w:ilvl w:val="0"/>
          <w:numId w:val="0"/>
        </w:numPr>
        <w:ind w:left="284" w:firstLine="567"/>
        <w:rPr>
          <w:b w:val="0"/>
        </w:rPr>
      </w:pPr>
      <w:r>
        <w:rPr>
          <w:b w:val="0"/>
          <w:i/>
        </w:rPr>
        <w:t xml:space="preserve">Use case </w:t>
      </w:r>
      <w:r>
        <w:rPr>
          <w:b w:val="0"/>
        </w:rPr>
        <w:t xml:space="preserve">diagram </w:t>
      </w:r>
      <w:r w:rsidR="00E936A1">
        <w:rPr>
          <w:b w:val="0"/>
        </w:rPr>
        <w:t>merupakan</w:t>
      </w:r>
      <w:r>
        <w:rPr>
          <w:b w:val="0"/>
        </w:rPr>
        <w:t xml:space="preserve"> diagram yang menggambarkan interaksi aktor dengan sistem. Dalam kasus ini aktor atau </w:t>
      </w:r>
      <w:r w:rsidRPr="00922997">
        <w:rPr>
          <w:b w:val="0"/>
          <w:i/>
        </w:rPr>
        <w:t>user</w:t>
      </w:r>
      <w:r>
        <w:rPr>
          <w:b w:val="0"/>
        </w:rPr>
        <w:t xml:space="preserve"> dapat melakukan beberapa hal antara lain memainkan </w:t>
      </w:r>
      <w:r w:rsidR="00E71AF6" w:rsidRPr="00E71AF6">
        <w:rPr>
          <w:b w:val="0"/>
          <w:i/>
        </w:rPr>
        <w:t>game</w:t>
      </w:r>
      <w:r>
        <w:rPr>
          <w:b w:val="0"/>
        </w:rPr>
        <w:t xml:space="preserve">, melihat materi, menjawab kuis, melihat informasi </w:t>
      </w:r>
      <w:r w:rsidR="00E71AF6" w:rsidRPr="00E71AF6">
        <w:rPr>
          <w:b w:val="0"/>
          <w:i/>
        </w:rPr>
        <w:t>game</w:t>
      </w:r>
      <w:r>
        <w:rPr>
          <w:b w:val="0"/>
          <w:i/>
        </w:rPr>
        <w:t xml:space="preserve"> </w:t>
      </w:r>
      <w:r>
        <w:rPr>
          <w:b w:val="0"/>
        </w:rPr>
        <w:t xml:space="preserve">dan keluar dari </w:t>
      </w:r>
      <w:r w:rsidR="00E71AF6" w:rsidRPr="00E71AF6">
        <w:rPr>
          <w:b w:val="0"/>
          <w:i/>
        </w:rPr>
        <w:t>game</w:t>
      </w:r>
      <w:r>
        <w:rPr>
          <w:b w:val="0"/>
          <w:i/>
        </w:rPr>
        <w:t>.</w:t>
      </w:r>
      <w:r w:rsidR="007B02CE">
        <w:rPr>
          <w:b w:val="0"/>
        </w:rPr>
        <w:t xml:space="preserve"> Gambar lebih lanjut mengenai </w:t>
      </w:r>
      <w:r w:rsidR="007B02CE">
        <w:rPr>
          <w:b w:val="0"/>
          <w:i/>
        </w:rPr>
        <w:t xml:space="preserve">use case </w:t>
      </w:r>
      <w:r w:rsidR="007B02CE">
        <w:rPr>
          <w:b w:val="0"/>
        </w:rPr>
        <w:t>di</w:t>
      </w:r>
      <w:r w:rsidR="00717767">
        <w:rPr>
          <w:b w:val="0"/>
        </w:rPr>
        <w:t>agram bisa dilihat pada gambar 2</w:t>
      </w:r>
      <w:r w:rsidR="007B02CE">
        <w:rPr>
          <w:b w:val="0"/>
        </w:rPr>
        <w:t>.</w:t>
      </w:r>
    </w:p>
    <w:p w:rsidR="00A90914" w:rsidRDefault="00253704" w:rsidP="001353A6">
      <w:pPr>
        <w:ind w:left="567" w:firstLine="0"/>
        <w:jc w:val="center"/>
      </w:pPr>
      <w:r>
        <w:drawing>
          <wp:inline distT="0" distB="0" distL="0" distR="0" wp14:anchorId="3B8B37D1" wp14:editId="66E91947">
            <wp:extent cx="2088000" cy="2163107"/>
            <wp:effectExtent l="19050" t="19050" r="26670" b="279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ram.jpg"/>
                    <pic:cNvPicPr/>
                  </pic:nvPicPr>
                  <pic:blipFill>
                    <a:blip r:embed="rId10">
                      <a:extLst>
                        <a:ext uri="{28A0092B-C50C-407E-A947-70E740481C1C}">
                          <a14:useLocalDpi xmlns:a14="http://schemas.microsoft.com/office/drawing/2010/main" val="0"/>
                        </a:ext>
                      </a:extLst>
                    </a:blip>
                    <a:stretch>
                      <a:fillRect/>
                    </a:stretch>
                  </pic:blipFill>
                  <pic:spPr>
                    <a:xfrm>
                      <a:off x="0" y="0"/>
                      <a:ext cx="2088000" cy="2163107"/>
                    </a:xfrm>
                    <a:prstGeom prst="rect">
                      <a:avLst/>
                    </a:prstGeom>
                    <a:ln w="12700" cap="sq">
                      <a:solidFill>
                        <a:schemeClr val="tx1">
                          <a:lumMod val="50000"/>
                          <a:lumOff val="50000"/>
                        </a:schemeClr>
                      </a:solidFill>
                      <a:prstDash val="solid"/>
                      <a:miter lim="800000"/>
                    </a:ln>
                    <a:effectLst/>
                  </pic:spPr>
                </pic:pic>
              </a:graphicData>
            </a:graphic>
          </wp:inline>
        </w:drawing>
      </w:r>
    </w:p>
    <w:p w:rsidR="00BB6F00" w:rsidRPr="00BC0B79" w:rsidRDefault="009073F0" w:rsidP="00050926">
      <w:pPr>
        <w:ind w:firstLine="0"/>
        <w:jc w:val="center"/>
      </w:pPr>
      <w:r>
        <w:t xml:space="preserve">Gambar 2. </w:t>
      </w:r>
      <w:r w:rsidR="0016347A" w:rsidRPr="0016347A">
        <w:rPr>
          <w:i/>
        </w:rPr>
        <w:t>Use case</w:t>
      </w:r>
      <w:r w:rsidR="0016347A">
        <w:t xml:space="preserve"> diagram</w:t>
      </w:r>
    </w:p>
    <w:p w:rsidR="00820DA5" w:rsidRDefault="00A54BCF" w:rsidP="00DB2AFD">
      <w:pPr>
        <w:pStyle w:val="Subjudul3"/>
        <w:ind w:left="851" w:hanging="567"/>
      </w:pPr>
      <w:r>
        <w:rPr>
          <w:i/>
        </w:rPr>
        <w:t xml:space="preserve">Activity </w:t>
      </w:r>
      <w:r w:rsidR="00790FD9">
        <w:t>d</w:t>
      </w:r>
      <w:r w:rsidRPr="001B0DE9">
        <w:t>iagram</w:t>
      </w:r>
    </w:p>
    <w:p w:rsidR="00A86F55" w:rsidRPr="00BD7B89" w:rsidRDefault="00D428E1" w:rsidP="00BB6F00">
      <w:pPr>
        <w:ind w:left="284"/>
        <w:rPr>
          <w:i/>
        </w:rPr>
      </w:pPr>
      <w:r w:rsidRPr="002A427D">
        <w:rPr>
          <w:i/>
        </w:rPr>
        <w:t>Activity</w:t>
      </w:r>
      <w:r w:rsidRPr="00D428E1">
        <w:t xml:space="preserve"> diagram</w:t>
      </w:r>
      <w:r>
        <w:t xml:space="preserve"> merupakan</w:t>
      </w:r>
      <w:r w:rsidR="00BB12AF">
        <w:t xml:space="preserve"> diagram </w:t>
      </w:r>
      <w:r w:rsidR="00886DC7">
        <w:t>yang menggambarkan tentang aktiv</w:t>
      </w:r>
      <w:r w:rsidR="00BB12AF">
        <w:t>itas atau aliran kerja yang terjadi pada</w:t>
      </w:r>
      <w:r w:rsidR="00A14010">
        <w:t xml:space="preserve"> sebuah</w:t>
      </w:r>
      <w:r w:rsidR="007160EB">
        <w:t xml:space="preserve"> sistem.</w:t>
      </w:r>
    </w:p>
    <w:p w:rsidR="003E1C40" w:rsidRDefault="00A43BFC" w:rsidP="00E1629B">
      <w:pPr>
        <w:ind w:firstLine="284"/>
        <w:jc w:val="center"/>
      </w:pPr>
      <w:r>
        <w:lastRenderedPageBreak/>
        <w:drawing>
          <wp:inline distT="0" distB="0" distL="0" distR="0" wp14:anchorId="177B9628" wp14:editId="7B3C3C71">
            <wp:extent cx="3420000" cy="3460159"/>
            <wp:effectExtent l="0" t="0" r="9525"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 (1).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420000" cy="3460159"/>
                    </a:xfrm>
                    <a:prstGeom prst="rect">
                      <a:avLst/>
                    </a:prstGeom>
                  </pic:spPr>
                </pic:pic>
              </a:graphicData>
            </a:graphic>
          </wp:inline>
        </w:drawing>
      </w:r>
    </w:p>
    <w:p w:rsidR="00F823BE" w:rsidRDefault="00124460" w:rsidP="002A427D">
      <w:pPr>
        <w:jc w:val="center"/>
      </w:pPr>
      <w:r>
        <w:t xml:space="preserve">Gambar 3. </w:t>
      </w:r>
      <w:r w:rsidRPr="00124460">
        <w:rPr>
          <w:i/>
        </w:rPr>
        <w:t>Activity</w:t>
      </w:r>
      <w:r>
        <w:t xml:space="preserve"> diagram</w:t>
      </w:r>
      <w:r w:rsidR="00341F3A">
        <w:t xml:space="preserve"> menu </w:t>
      </w:r>
      <w:r w:rsidR="00C77B81">
        <w:t>main</w:t>
      </w:r>
    </w:p>
    <w:p w:rsidR="002A427D" w:rsidRPr="0099021E" w:rsidRDefault="002F3FF9" w:rsidP="002A427D">
      <w:pPr>
        <w:rPr>
          <w:b/>
        </w:rPr>
      </w:pPr>
      <w:r w:rsidRPr="002A427D">
        <w:rPr>
          <w:i/>
        </w:rPr>
        <w:t>Activity</w:t>
      </w:r>
      <w:r>
        <w:rPr>
          <w:i/>
        </w:rPr>
        <w:t xml:space="preserve"> </w:t>
      </w:r>
      <w:r>
        <w:t>diagram menu main menunjukkan</w:t>
      </w:r>
      <w:r w:rsidR="00DD5433">
        <w:t xml:space="preserve"> alur</w:t>
      </w:r>
      <w:r>
        <w:t xml:space="preserve"> bagaimana </w:t>
      </w:r>
      <w:r>
        <w:rPr>
          <w:i/>
        </w:rPr>
        <w:t xml:space="preserve">user </w:t>
      </w:r>
      <w:r w:rsidR="0016597A">
        <w:t xml:space="preserve">memulai </w:t>
      </w:r>
      <w:r w:rsidR="00E71AF6" w:rsidRPr="00E71AF6">
        <w:rPr>
          <w:i/>
        </w:rPr>
        <w:t>game</w:t>
      </w:r>
      <w:r w:rsidR="000034EF">
        <w:rPr>
          <w:i/>
        </w:rPr>
        <w:t xml:space="preserve">. </w:t>
      </w:r>
      <w:r w:rsidR="000034EF">
        <w:t>S</w:t>
      </w:r>
      <w:r w:rsidR="0016597A">
        <w:t xml:space="preserve">etelah </w:t>
      </w:r>
      <w:r w:rsidR="006860F6">
        <w:t>memilih menu</w:t>
      </w:r>
      <w:r w:rsidR="0016597A">
        <w:t xml:space="preserve"> main</w:t>
      </w:r>
      <w:r w:rsidR="00F6512D">
        <w:t>,</w:t>
      </w:r>
      <w:r w:rsidR="0016597A">
        <w:t xml:space="preserve"> </w:t>
      </w:r>
      <w:r w:rsidR="0016597A" w:rsidRPr="00B46171">
        <w:rPr>
          <w:i/>
        </w:rPr>
        <w:t>sistem</w:t>
      </w:r>
      <w:r w:rsidR="000034EF">
        <w:t xml:space="preserve"> akan merespon</w:t>
      </w:r>
      <w:r w:rsidR="0016597A">
        <w:t xml:space="preserve"> dengan menampikan atau memainkan </w:t>
      </w:r>
      <w:r w:rsidR="00E71AF6" w:rsidRPr="00E71AF6">
        <w:rPr>
          <w:i/>
        </w:rPr>
        <w:t>game</w:t>
      </w:r>
      <w:r w:rsidR="0016597A">
        <w:t>.</w:t>
      </w:r>
      <w:r w:rsidR="0099021E">
        <w:t xml:space="preserve"> Jika </w:t>
      </w:r>
      <w:r w:rsidR="0099021E">
        <w:rPr>
          <w:i/>
        </w:rPr>
        <w:t xml:space="preserve">user </w:t>
      </w:r>
      <w:r w:rsidR="0099021E">
        <w:t xml:space="preserve">menang maka </w:t>
      </w:r>
      <w:r w:rsidR="0099021E">
        <w:rPr>
          <w:i/>
        </w:rPr>
        <w:t xml:space="preserve">user </w:t>
      </w:r>
      <w:r w:rsidR="0099021E">
        <w:t xml:space="preserve">bisa lanjut ke level berikutnya, namun jika kalah maka </w:t>
      </w:r>
      <w:r w:rsidR="0099021E">
        <w:rPr>
          <w:i/>
        </w:rPr>
        <w:t xml:space="preserve">user </w:t>
      </w:r>
      <w:r w:rsidR="0099021E">
        <w:t>bisa mengulangi</w:t>
      </w:r>
      <w:r w:rsidR="00EA7448">
        <w:t xml:space="preserve"> level</w:t>
      </w:r>
      <w:r w:rsidR="0099021E">
        <w:t xml:space="preserve"> tersebut.</w:t>
      </w:r>
    </w:p>
    <w:p w:rsidR="00C77B81" w:rsidRDefault="00DF078C" w:rsidP="001C7A37">
      <w:pPr>
        <w:jc w:val="center"/>
      </w:pPr>
      <w:r>
        <w:drawing>
          <wp:inline distT="0" distB="0" distL="0" distR="0" wp14:anchorId="5B1F8C92" wp14:editId="646098AD">
            <wp:extent cx="3420000" cy="3275270"/>
            <wp:effectExtent l="0" t="0" r="0"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12">
                      <a:extLst>
                        <a:ext uri="{28A0092B-C50C-407E-A947-70E740481C1C}">
                          <a14:useLocalDpi xmlns:a14="http://schemas.microsoft.com/office/drawing/2010/main" val="0"/>
                        </a:ext>
                      </a:extLst>
                    </a:blip>
                    <a:stretch>
                      <a:fillRect/>
                    </a:stretch>
                  </pic:blipFill>
                  <pic:spPr>
                    <a:xfrm>
                      <a:off x="0" y="0"/>
                      <a:ext cx="3420000" cy="3275270"/>
                    </a:xfrm>
                    <a:prstGeom prst="rect">
                      <a:avLst/>
                    </a:prstGeom>
                  </pic:spPr>
                </pic:pic>
              </a:graphicData>
            </a:graphic>
          </wp:inline>
        </w:drawing>
      </w:r>
    </w:p>
    <w:p w:rsidR="00C77B81" w:rsidRDefault="00C77B81" w:rsidP="0013566D">
      <w:pPr>
        <w:jc w:val="center"/>
      </w:pPr>
      <w:r>
        <w:t xml:space="preserve">Gambar 4. </w:t>
      </w:r>
      <w:r w:rsidRPr="00124460">
        <w:rPr>
          <w:i/>
        </w:rPr>
        <w:t>Activity</w:t>
      </w:r>
      <w:r>
        <w:t xml:space="preserve"> diagram menu materi</w:t>
      </w:r>
    </w:p>
    <w:p w:rsidR="00AA45E6" w:rsidRDefault="00BE696C" w:rsidP="00AA45E6">
      <w:r w:rsidRPr="002A427D">
        <w:rPr>
          <w:i/>
        </w:rPr>
        <w:t>Activity</w:t>
      </w:r>
      <w:r>
        <w:rPr>
          <w:i/>
        </w:rPr>
        <w:t xml:space="preserve"> </w:t>
      </w:r>
      <w:r>
        <w:t xml:space="preserve">diagram menu </w:t>
      </w:r>
      <w:r w:rsidR="007A580C">
        <w:t>materi</w:t>
      </w:r>
      <w:r>
        <w:t xml:space="preserve"> menunjukkan</w:t>
      </w:r>
      <w:r w:rsidR="00D20EE8">
        <w:t xml:space="preserve"> alur</w:t>
      </w:r>
      <w:r>
        <w:t xml:space="preserve"> bagaimana </w:t>
      </w:r>
      <w:r>
        <w:rPr>
          <w:i/>
        </w:rPr>
        <w:t xml:space="preserve">user </w:t>
      </w:r>
      <w:r w:rsidR="001D692C">
        <w:t>melihat materi yang tersedia</w:t>
      </w:r>
      <w:r w:rsidR="009E7768">
        <w:t>. S</w:t>
      </w:r>
      <w:r w:rsidR="001D692C">
        <w:t xml:space="preserve">etelah </w:t>
      </w:r>
      <w:r w:rsidR="00E41623">
        <w:t>memilih menu</w:t>
      </w:r>
      <w:r w:rsidR="001D692C">
        <w:t xml:space="preserve"> materi, sistem</w:t>
      </w:r>
      <w:r w:rsidR="009E7768">
        <w:t xml:space="preserve"> akan merespon</w:t>
      </w:r>
      <w:r w:rsidR="001D692C">
        <w:t xml:space="preserve"> dengan menampilkan materi.</w:t>
      </w:r>
    </w:p>
    <w:p w:rsidR="00C77B81" w:rsidRDefault="00E0663C" w:rsidP="001C7A37">
      <w:pPr>
        <w:jc w:val="center"/>
      </w:pPr>
      <w:r>
        <w:lastRenderedPageBreak/>
        <w:drawing>
          <wp:inline distT="0" distB="0" distL="0" distR="0" wp14:anchorId="68CE044E" wp14:editId="42880DE9">
            <wp:extent cx="3600000" cy="355095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 (1).jpg"/>
                    <pic:cNvPicPr/>
                  </pic:nvPicPr>
                  <pic:blipFill>
                    <a:blip r:embed="rId13">
                      <a:extLst>
                        <a:ext uri="{28A0092B-C50C-407E-A947-70E740481C1C}">
                          <a14:useLocalDpi xmlns:a14="http://schemas.microsoft.com/office/drawing/2010/main" val="0"/>
                        </a:ext>
                      </a:extLst>
                    </a:blip>
                    <a:stretch>
                      <a:fillRect/>
                    </a:stretch>
                  </pic:blipFill>
                  <pic:spPr>
                    <a:xfrm>
                      <a:off x="0" y="0"/>
                      <a:ext cx="3600000" cy="3550955"/>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B100F9" w:rsidRPr="002763E5" w:rsidRDefault="006D560E" w:rsidP="00C77207">
      <w:pPr>
        <w:rPr>
          <w:i/>
        </w:rPr>
      </w:pPr>
      <w:r w:rsidRPr="002A427D">
        <w:rPr>
          <w:i/>
        </w:rPr>
        <w:t>Activity</w:t>
      </w:r>
      <w:r>
        <w:rPr>
          <w:i/>
        </w:rPr>
        <w:t xml:space="preserve"> </w:t>
      </w:r>
      <w:r>
        <w:t xml:space="preserve">diagram menu </w:t>
      </w:r>
      <w:r w:rsidR="009231BB">
        <w:t>kuis</w:t>
      </w:r>
      <w:r>
        <w:t xml:space="preserve"> menunjukkan</w:t>
      </w:r>
      <w:r w:rsidR="00FB06BF">
        <w:t xml:space="preserve"> alur</w:t>
      </w:r>
      <w:r>
        <w:t xml:space="preserve"> bagaimana </w:t>
      </w:r>
      <w:r>
        <w:rPr>
          <w:i/>
        </w:rPr>
        <w:t xml:space="preserve">user </w:t>
      </w:r>
      <w:r w:rsidR="009231BB">
        <w:t>menjawab</w:t>
      </w:r>
      <w:r>
        <w:t xml:space="preserve"> </w:t>
      </w:r>
      <w:r w:rsidR="009231BB">
        <w:t>soal dalam menu kuis</w:t>
      </w:r>
      <w:r>
        <w:t xml:space="preserve">. Setelah </w:t>
      </w:r>
      <w:r w:rsidR="008922EC">
        <w:t>memilih menu</w:t>
      </w:r>
      <w:r>
        <w:t xml:space="preserve"> </w:t>
      </w:r>
      <w:r w:rsidR="009231BB">
        <w:t>kuis</w:t>
      </w:r>
      <w:r>
        <w:t xml:space="preserve">, sistem akan merespon dengan menampilkan </w:t>
      </w:r>
      <w:r w:rsidR="009231BB">
        <w:t>soal</w:t>
      </w:r>
      <w:r>
        <w:t>.</w:t>
      </w:r>
      <w:r w:rsidR="002763E5">
        <w:t xml:space="preserve"> </w:t>
      </w:r>
      <w:r w:rsidR="00BA0EAC">
        <w:t xml:space="preserve">Jika semua soal sudah terjawab </w:t>
      </w:r>
      <w:r w:rsidR="002763E5" w:rsidRPr="0085232D">
        <w:rPr>
          <w:i/>
        </w:rPr>
        <w:t>user</w:t>
      </w:r>
      <w:r w:rsidR="002763E5">
        <w:t xml:space="preserve"> bisa memilih apakah mau mengulangi kuis atau keluar dari </w:t>
      </w:r>
      <w:r w:rsidR="00E71AF6" w:rsidRPr="00E71AF6">
        <w:rPr>
          <w:i/>
        </w:rPr>
        <w:t>game</w:t>
      </w:r>
      <w:r w:rsidR="002763E5">
        <w:rPr>
          <w:i/>
        </w:rPr>
        <w:t>.</w:t>
      </w:r>
    </w:p>
    <w:p w:rsidR="006656A3" w:rsidRDefault="0044740D" w:rsidP="00C45A36">
      <w:pPr>
        <w:jc w:val="center"/>
      </w:pPr>
      <w:r>
        <w:drawing>
          <wp:inline distT="0" distB="0" distL="0" distR="0" wp14:anchorId="55AD7CC7" wp14:editId="7B98C52B">
            <wp:extent cx="3420000" cy="3279828"/>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tentang.jpg"/>
                    <pic:cNvPicPr/>
                  </pic:nvPicPr>
                  <pic:blipFill>
                    <a:blip r:embed="rId14">
                      <a:extLst>
                        <a:ext uri="{28A0092B-C50C-407E-A947-70E740481C1C}">
                          <a14:useLocalDpi xmlns:a14="http://schemas.microsoft.com/office/drawing/2010/main" val="0"/>
                        </a:ext>
                      </a:extLst>
                    </a:blip>
                    <a:stretch>
                      <a:fillRect/>
                    </a:stretch>
                  </pic:blipFill>
                  <pic:spPr>
                    <a:xfrm>
                      <a:off x="0" y="0"/>
                      <a:ext cx="3420000" cy="3279828"/>
                    </a:xfrm>
                    <a:prstGeom prst="rect">
                      <a:avLst/>
                    </a:prstGeom>
                  </pic:spPr>
                </pic:pic>
              </a:graphicData>
            </a:graphic>
          </wp:inline>
        </w:drawing>
      </w:r>
    </w:p>
    <w:p w:rsidR="00C77B81" w:rsidRDefault="00C77B81" w:rsidP="00E14ECC">
      <w:pPr>
        <w:jc w:val="center"/>
      </w:pPr>
      <w:r>
        <w:t xml:space="preserve">Gambar 6. </w:t>
      </w:r>
      <w:r w:rsidRPr="00124460">
        <w:rPr>
          <w:i/>
        </w:rPr>
        <w:t>Activity</w:t>
      </w:r>
      <w:r>
        <w:t xml:space="preserve"> diagram menu tentang</w:t>
      </w:r>
    </w:p>
    <w:p w:rsidR="005C23ED" w:rsidRPr="003E1C40" w:rsidRDefault="005C23ED" w:rsidP="005C23ED">
      <w:r w:rsidRPr="002A427D">
        <w:rPr>
          <w:i/>
        </w:rPr>
        <w:t>Activity</w:t>
      </w:r>
      <w:r>
        <w:rPr>
          <w:i/>
        </w:rPr>
        <w:t xml:space="preserve"> </w:t>
      </w:r>
      <w:r>
        <w:t xml:space="preserve">diagram menu </w:t>
      </w:r>
      <w:r w:rsidR="00F44B5F">
        <w:t>tentang</w:t>
      </w:r>
      <w:r>
        <w:t xml:space="preserve"> menunjukkan bagaimana </w:t>
      </w:r>
      <w:r>
        <w:rPr>
          <w:i/>
        </w:rPr>
        <w:t xml:space="preserve">user </w:t>
      </w:r>
      <w:r w:rsidR="00F44B5F">
        <w:t xml:space="preserve">melihat informasi </w:t>
      </w:r>
      <w:r w:rsidR="00E71AF6" w:rsidRPr="00E71AF6">
        <w:rPr>
          <w:i/>
        </w:rPr>
        <w:t>game</w:t>
      </w:r>
      <w:r>
        <w:t xml:space="preserve">. Setelah </w:t>
      </w:r>
      <w:r w:rsidR="00EF3D55">
        <w:t>memilih menu</w:t>
      </w:r>
      <w:r>
        <w:t xml:space="preserve"> </w:t>
      </w:r>
      <w:r w:rsidR="00F44B5F">
        <w:t>tentang</w:t>
      </w:r>
      <w:r>
        <w:t xml:space="preserve">, sistem akan merespon dengan menampilkan </w:t>
      </w:r>
      <w:r w:rsidR="00F44B5F">
        <w:t xml:space="preserve">informasi </w:t>
      </w:r>
      <w:r w:rsidR="00E71AF6" w:rsidRPr="00E71AF6">
        <w:rPr>
          <w:i/>
        </w:rPr>
        <w:t>game</w:t>
      </w:r>
      <w:r>
        <w:t>.</w:t>
      </w:r>
    </w:p>
    <w:p w:rsidR="00D12889" w:rsidRPr="00F4268E" w:rsidRDefault="00475065" w:rsidP="00DB2AFD">
      <w:pPr>
        <w:pStyle w:val="Subjudul3"/>
        <w:ind w:left="851" w:hanging="567"/>
      </w:pPr>
      <w:r>
        <w:rPr>
          <w:i/>
        </w:rPr>
        <w:lastRenderedPageBreak/>
        <w:t>Storyboar</w:t>
      </w:r>
      <w:r w:rsidR="00D12889" w:rsidRPr="000533E6">
        <w:rPr>
          <w:i/>
        </w:rPr>
        <w:t>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2"/>
        <w:gridCol w:w="4250"/>
        <w:gridCol w:w="392"/>
        <w:gridCol w:w="4209"/>
      </w:tblGrid>
      <w:tr w:rsidR="008F3138" w:rsidTr="0090448A">
        <w:trPr>
          <w:trHeight w:val="20"/>
        </w:trPr>
        <w:tc>
          <w:tcPr>
            <w:tcW w:w="212" w:type="pct"/>
          </w:tcPr>
          <w:p w:rsidR="003C19A2" w:rsidRDefault="003C19A2" w:rsidP="00C66DFE">
            <w:pPr>
              <w:spacing w:after="0"/>
              <w:ind w:firstLine="0"/>
              <w:jc w:val="left"/>
            </w:pPr>
            <w:r>
              <w:t>1</w:t>
            </w:r>
          </w:p>
        </w:tc>
        <w:tc>
          <w:tcPr>
            <w:tcW w:w="2299" w:type="pct"/>
          </w:tcPr>
          <w:p w:rsidR="003C19A2" w:rsidRDefault="00A25334" w:rsidP="00C66DFE">
            <w:pPr>
              <w:spacing w:after="0"/>
              <w:ind w:firstLine="0"/>
              <w:jc w:val="left"/>
            </w:pPr>
            <w:r>
              <w:drawing>
                <wp:inline distT="0" distB="0" distL="0" distR="0" wp14:anchorId="6E923F98" wp14:editId="7B9E92E4">
                  <wp:extent cx="2181600" cy="13536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81600" cy="1353600"/>
                          </a:xfrm>
                          <a:prstGeom prst="rect">
                            <a:avLst/>
                          </a:prstGeom>
                        </pic:spPr>
                      </pic:pic>
                    </a:graphicData>
                  </a:graphic>
                </wp:inline>
              </w:drawing>
            </w:r>
          </w:p>
        </w:tc>
        <w:tc>
          <w:tcPr>
            <w:tcW w:w="212" w:type="pct"/>
          </w:tcPr>
          <w:p w:rsidR="003C19A2" w:rsidRDefault="003C19A2" w:rsidP="00C66DFE">
            <w:pPr>
              <w:spacing w:after="0"/>
              <w:ind w:firstLine="0"/>
              <w:jc w:val="left"/>
            </w:pPr>
            <w:r>
              <w:t>2</w:t>
            </w:r>
          </w:p>
        </w:tc>
        <w:tc>
          <w:tcPr>
            <w:tcW w:w="2278" w:type="pct"/>
          </w:tcPr>
          <w:p w:rsidR="003C19A2" w:rsidRDefault="008F3138" w:rsidP="00C66DFE">
            <w:pPr>
              <w:spacing w:after="0"/>
              <w:ind w:firstLine="0"/>
              <w:jc w:val="left"/>
            </w:pPr>
            <w:r>
              <w:drawing>
                <wp:inline distT="0" distB="0" distL="0" distR="0" wp14:anchorId="0D762B98" wp14:editId="097315F4">
                  <wp:extent cx="2160000" cy="1329230"/>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60000" cy="1329230"/>
                          </a:xfrm>
                          <a:prstGeom prst="rect">
                            <a:avLst/>
                          </a:prstGeom>
                        </pic:spPr>
                      </pic:pic>
                    </a:graphicData>
                  </a:graphic>
                </wp:inline>
              </w:drawing>
            </w:r>
          </w:p>
        </w:tc>
      </w:tr>
      <w:tr w:rsidR="008F3138" w:rsidTr="0090448A">
        <w:trPr>
          <w:trHeight w:val="20"/>
        </w:trPr>
        <w:tc>
          <w:tcPr>
            <w:tcW w:w="212" w:type="pct"/>
          </w:tcPr>
          <w:p w:rsidR="003C19A2" w:rsidRDefault="003C19A2" w:rsidP="00C66DFE">
            <w:pPr>
              <w:spacing w:after="0"/>
              <w:ind w:firstLine="0"/>
              <w:jc w:val="left"/>
            </w:pPr>
            <w:r>
              <w:t>3</w:t>
            </w:r>
          </w:p>
        </w:tc>
        <w:tc>
          <w:tcPr>
            <w:tcW w:w="2299" w:type="pct"/>
          </w:tcPr>
          <w:p w:rsidR="003C19A2" w:rsidRDefault="008F3138" w:rsidP="00C66DFE">
            <w:pPr>
              <w:spacing w:after="0"/>
              <w:ind w:firstLine="0"/>
              <w:jc w:val="left"/>
            </w:pPr>
            <w:r>
              <w:drawing>
                <wp:inline distT="0" distB="0" distL="0" distR="0" wp14:anchorId="1F1DD9CE" wp14:editId="57397519">
                  <wp:extent cx="2160000" cy="1329230"/>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3.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60000" cy="1329230"/>
                          </a:xfrm>
                          <a:prstGeom prst="rect">
                            <a:avLst/>
                          </a:prstGeom>
                        </pic:spPr>
                      </pic:pic>
                    </a:graphicData>
                  </a:graphic>
                </wp:inline>
              </w:drawing>
            </w:r>
          </w:p>
        </w:tc>
        <w:tc>
          <w:tcPr>
            <w:tcW w:w="212" w:type="pct"/>
          </w:tcPr>
          <w:p w:rsidR="003C19A2" w:rsidRDefault="003C19A2" w:rsidP="00C66DFE">
            <w:pPr>
              <w:spacing w:after="0"/>
              <w:ind w:firstLine="0"/>
              <w:jc w:val="left"/>
            </w:pPr>
            <w:r>
              <w:t>4</w:t>
            </w:r>
          </w:p>
        </w:tc>
        <w:tc>
          <w:tcPr>
            <w:tcW w:w="2278" w:type="pct"/>
          </w:tcPr>
          <w:p w:rsidR="003C19A2" w:rsidRDefault="008F3138" w:rsidP="00C66DFE">
            <w:pPr>
              <w:spacing w:after="0"/>
              <w:ind w:firstLine="0"/>
              <w:jc w:val="left"/>
            </w:pPr>
            <w:r>
              <w:drawing>
                <wp:inline distT="0" distB="0" distL="0" distR="0" wp14:anchorId="524E21F0" wp14:editId="1A78D692">
                  <wp:extent cx="2160000" cy="1329230"/>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60000" cy="1329230"/>
                          </a:xfrm>
                          <a:prstGeom prst="rect">
                            <a:avLst/>
                          </a:prstGeom>
                        </pic:spPr>
                      </pic:pic>
                    </a:graphicData>
                  </a:graphic>
                </wp:inline>
              </w:drawing>
            </w:r>
          </w:p>
        </w:tc>
      </w:tr>
      <w:tr w:rsidR="002702CE" w:rsidTr="0090448A">
        <w:trPr>
          <w:trHeight w:val="20"/>
        </w:trPr>
        <w:tc>
          <w:tcPr>
            <w:tcW w:w="212" w:type="pct"/>
          </w:tcPr>
          <w:p w:rsidR="002702CE" w:rsidRDefault="002702CE" w:rsidP="000E15FF">
            <w:pPr>
              <w:ind w:firstLine="0"/>
              <w:jc w:val="left"/>
            </w:pPr>
            <w:r>
              <w:t>5</w:t>
            </w:r>
          </w:p>
        </w:tc>
        <w:tc>
          <w:tcPr>
            <w:tcW w:w="2299" w:type="pct"/>
          </w:tcPr>
          <w:p w:rsidR="002702CE" w:rsidRDefault="002702CE" w:rsidP="000E15FF">
            <w:pPr>
              <w:ind w:firstLine="0"/>
              <w:jc w:val="left"/>
            </w:pPr>
            <w:r>
              <w:drawing>
                <wp:inline distT="0" distB="0" distL="0" distR="0" wp14:anchorId="28CC6579" wp14:editId="445DA2E8">
                  <wp:extent cx="2160000" cy="1329230"/>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5.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160000" cy="1329230"/>
                          </a:xfrm>
                          <a:prstGeom prst="rect">
                            <a:avLst/>
                          </a:prstGeom>
                        </pic:spPr>
                      </pic:pic>
                    </a:graphicData>
                  </a:graphic>
                </wp:inline>
              </w:drawing>
            </w:r>
          </w:p>
        </w:tc>
        <w:tc>
          <w:tcPr>
            <w:tcW w:w="212" w:type="pct"/>
          </w:tcPr>
          <w:p w:rsidR="002702CE" w:rsidRDefault="002702CE" w:rsidP="000E15FF">
            <w:pPr>
              <w:ind w:firstLine="0"/>
              <w:jc w:val="left"/>
            </w:pPr>
            <w:r>
              <w:t>6</w:t>
            </w:r>
          </w:p>
        </w:tc>
        <w:tc>
          <w:tcPr>
            <w:tcW w:w="2278" w:type="pct"/>
          </w:tcPr>
          <w:p w:rsidR="002702CE" w:rsidRDefault="002702CE" w:rsidP="000E15FF">
            <w:pPr>
              <w:ind w:firstLine="0"/>
              <w:jc w:val="left"/>
            </w:pPr>
            <w:r>
              <w:drawing>
                <wp:inline distT="0" distB="0" distL="0" distR="0" wp14:anchorId="573F70DA" wp14:editId="37D93B7B">
                  <wp:extent cx="2160000" cy="1343742"/>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6.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160000" cy="1343742"/>
                          </a:xfrm>
                          <a:prstGeom prst="rect">
                            <a:avLst/>
                          </a:prstGeom>
                        </pic:spPr>
                      </pic:pic>
                    </a:graphicData>
                  </a:graphic>
                </wp:inline>
              </w:drawing>
            </w:r>
          </w:p>
        </w:tc>
      </w:tr>
      <w:tr w:rsidR="002702CE" w:rsidTr="0090448A">
        <w:trPr>
          <w:trHeight w:val="20"/>
        </w:trPr>
        <w:tc>
          <w:tcPr>
            <w:tcW w:w="212" w:type="pct"/>
          </w:tcPr>
          <w:p w:rsidR="002702CE" w:rsidRDefault="002702CE" w:rsidP="000E15FF">
            <w:pPr>
              <w:ind w:firstLine="0"/>
              <w:jc w:val="left"/>
            </w:pPr>
            <w:r>
              <w:t>7</w:t>
            </w:r>
          </w:p>
        </w:tc>
        <w:tc>
          <w:tcPr>
            <w:tcW w:w="2299" w:type="pct"/>
          </w:tcPr>
          <w:p w:rsidR="002702CE" w:rsidRDefault="002702CE" w:rsidP="000E15FF">
            <w:pPr>
              <w:ind w:firstLine="0"/>
              <w:jc w:val="left"/>
            </w:pPr>
            <w:r>
              <w:drawing>
                <wp:inline distT="0" distB="0" distL="0" distR="0" wp14:anchorId="23CBA0D2" wp14:editId="55E56889">
                  <wp:extent cx="2160000" cy="133805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7.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60000" cy="1338053"/>
                          </a:xfrm>
                          <a:prstGeom prst="rect">
                            <a:avLst/>
                          </a:prstGeom>
                        </pic:spPr>
                      </pic:pic>
                    </a:graphicData>
                  </a:graphic>
                </wp:inline>
              </w:drawing>
            </w:r>
          </w:p>
        </w:tc>
        <w:tc>
          <w:tcPr>
            <w:tcW w:w="212" w:type="pct"/>
          </w:tcPr>
          <w:p w:rsidR="002702CE" w:rsidRDefault="002702CE" w:rsidP="000E15FF">
            <w:pPr>
              <w:ind w:firstLine="0"/>
              <w:jc w:val="left"/>
            </w:pPr>
            <w:r>
              <w:t>8</w:t>
            </w:r>
          </w:p>
        </w:tc>
        <w:tc>
          <w:tcPr>
            <w:tcW w:w="2278" w:type="pct"/>
          </w:tcPr>
          <w:p w:rsidR="002702CE" w:rsidRDefault="002702CE" w:rsidP="000E15FF">
            <w:pPr>
              <w:ind w:firstLine="0"/>
              <w:jc w:val="left"/>
            </w:pPr>
            <w:r>
              <w:drawing>
                <wp:inline distT="0" distB="0" distL="0" distR="0" wp14:anchorId="5CE83E36" wp14:editId="54A793C7">
                  <wp:extent cx="2160000" cy="133423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8.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160000" cy="1334231"/>
                          </a:xfrm>
                          <a:prstGeom prst="rect">
                            <a:avLst/>
                          </a:prstGeom>
                        </pic:spPr>
                      </pic:pic>
                    </a:graphicData>
                  </a:graphic>
                </wp:inline>
              </w:drawing>
            </w:r>
          </w:p>
        </w:tc>
      </w:tr>
    </w:tbl>
    <w:p w:rsidR="00007F5C" w:rsidRDefault="00007F5C" w:rsidP="005E38F1">
      <w:pPr>
        <w:spacing w:after="0"/>
        <w:ind w:firstLine="0"/>
      </w:pPr>
    </w:p>
    <w:p w:rsidR="00CF4A5B" w:rsidRPr="00D76333" w:rsidRDefault="00481F3B" w:rsidP="007B1CCF">
      <w:pPr>
        <w:ind w:left="284" w:firstLine="0"/>
        <w:jc w:val="center"/>
        <w:rPr>
          <w:i/>
        </w:rPr>
      </w:pPr>
      <w:r>
        <w:t xml:space="preserve">Gambar 7. </w:t>
      </w:r>
      <w:r w:rsidR="00421E9B">
        <w:rPr>
          <w:i/>
        </w:rPr>
        <w:t>Storyboar</w:t>
      </w:r>
      <w:r w:rsidRPr="006B0CE0">
        <w:rPr>
          <w:i/>
        </w:rPr>
        <w:t>d</w:t>
      </w:r>
    </w:p>
    <w:p w:rsidR="000A7BE7" w:rsidRPr="00661745" w:rsidRDefault="008A1FE2" w:rsidP="00BB6F00">
      <w:pPr>
        <w:ind w:left="284" w:firstLine="850"/>
      </w:pPr>
      <w:r w:rsidRPr="008A1FE2">
        <w:rPr>
          <w:i/>
        </w:rPr>
        <w:t>Storyboard</w:t>
      </w:r>
      <w:r>
        <w:t xml:space="preserve"> </w:t>
      </w:r>
      <w:r w:rsidR="00394F52">
        <w:t>merupakan</w:t>
      </w:r>
      <w:r>
        <w:t xml:space="preserve"> </w:t>
      </w:r>
      <w:r w:rsidRPr="008A1FE2">
        <w:t xml:space="preserve">rancangan yang mendeskripsikan fungsi dari fitur-fitur yang disediakan pada suatu aplikasi yang dibuat secara rinci dan tepat. </w:t>
      </w:r>
      <w:r w:rsidR="00D053DB">
        <w:t xml:space="preserve">Gambar </w:t>
      </w:r>
      <w:r w:rsidR="00232F90">
        <w:t>7</w:t>
      </w:r>
      <w:r w:rsidR="00756DA9">
        <w:t xml:space="preserve"> memperlihatkan rangkaian </w:t>
      </w:r>
      <w:r w:rsidR="00545842">
        <w:rPr>
          <w:i/>
        </w:rPr>
        <w:t>storyboar</w:t>
      </w:r>
      <w:r w:rsidR="00756DA9" w:rsidRPr="00756DA9">
        <w:rPr>
          <w:i/>
        </w:rPr>
        <w:t>d</w:t>
      </w:r>
      <w:r w:rsidR="00756DA9">
        <w:rPr>
          <w:i/>
        </w:rPr>
        <w:t xml:space="preserve"> </w:t>
      </w:r>
      <w:r w:rsidR="00756DA9">
        <w:t>mulai dari sketsa 1</w:t>
      </w:r>
      <w:r w:rsidR="00B75702">
        <w:t xml:space="preserve"> sampai sketsa 8</w:t>
      </w:r>
      <w:r w:rsidR="00756DA9">
        <w:t>.</w:t>
      </w:r>
      <w:r w:rsidR="00661745">
        <w:t xml:space="preserve"> Sketsa 1 merupakan tampilan awal </w:t>
      </w:r>
      <w:r w:rsidR="00E71AF6" w:rsidRPr="00E71AF6">
        <w:rPr>
          <w:i/>
        </w:rPr>
        <w:t>game</w:t>
      </w:r>
      <w:r w:rsidR="00661745">
        <w:rPr>
          <w:i/>
        </w:rPr>
        <w:t xml:space="preserve"> </w:t>
      </w:r>
      <w:r w:rsidR="00503DAC">
        <w:t xml:space="preserve">berisi tombol “Main”, “Materi”, “Kuis”, “Tentang” </w:t>
      </w:r>
      <w:r w:rsidR="008441C9">
        <w:t xml:space="preserve">, </w:t>
      </w:r>
      <w:r w:rsidR="000369EB">
        <w:t>“</w:t>
      </w:r>
      <w:r w:rsidR="00C43653">
        <w:t>R</w:t>
      </w:r>
      <w:r w:rsidR="000369EB">
        <w:t>eset”, “</w:t>
      </w:r>
      <w:r w:rsidR="00C43653">
        <w:t>A</w:t>
      </w:r>
      <w:r w:rsidR="000369EB">
        <w:t>udio”</w:t>
      </w:r>
      <w:r w:rsidR="009B2C19">
        <w:t xml:space="preserve"> dan</w:t>
      </w:r>
      <w:r w:rsidR="000369EB">
        <w:t xml:space="preserve"> “Keluar”</w:t>
      </w:r>
      <w:r w:rsidR="00503DAC">
        <w:t>.</w:t>
      </w:r>
      <w:r w:rsidR="00D72D34">
        <w:t xml:space="preserve"> Sketsa 2</w:t>
      </w:r>
      <w:r w:rsidR="00A44527">
        <w:t xml:space="preserve"> merupakan</w:t>
      </w:r>
      <w:r w:rsidR="00D72D34">
        <w:t xml:space="preserve"> </w:t>
      </w:r>
      <w:r w:rsidR="00A44527">
        <w:t>tampilan</w:t>
      </w:r>
      <w:r w:rsidR="00D72D34">
        <w:t xml:space="preserve"> </w:t>
      </w:r>
      <w:r w:rsidR="00872FF8">
        <w:t xml:space="preserve"> me</w:t>
      </w:r>
      <w:r w:rsidR="00A44527">
        <w:t xml:space="preserve">nu </w:t>
      </w:r>
      <w:r w:rsidR="00D72D34">
        <w:t>“Main” berisi</w:t>
      </w:r>
      <w:r w:rsidR="00205B28">
        <w:t xml:space="preserve"> dua</w:t>
      </w:r>
      <w:r w:rsidR="00A52A0D">
        <w:t xml:space="preserve"> macam</w:t>
      </w:r>
      <w:r w:rsidR="00D73142">
        <w:t xml:space="preserve"> </w:t>
      </w:r>
      <w:r w:rsidR="00FB2356">
        <w:rPr>
          <w:i/>
        </w:rPr>
        <w:t>game</w:t>
      </w:r>
      <w:r w:rsidR="007552E1">
        <w:t xml:space="preserve"> </w:t>
      </w:r>
      <w:r w:rsidR="008441C9">
        <w:t>yaitu tebak gambar tentang</w:t>
      </w:r>
      <w:r w:rsidR="003E248E">
        <w:t xml:space="preserve"> cuaca dan</w:t>
      </w:r>
      <w:r w:rsidR="008441C9">
        <w:t xml:space="preserve"> </w:t>
      </w:r>
      <w:r w:rsidR="001C763D" w:rsidRPr="001C763D">
        <w:rPr>
          <w:i/>
        </w:rPr>
        <w:t>puzzle</w:t>
      </w:r>
      <w:r w:rsidR="008441C9">
        <w:t xml:space="preserve"> tentang</w:t>
      </w:r>
      <w:r w:rsidR="003E248E">
        <w:t xml:space="preserve"> iklim</w:t>
      </w:r>
      <w:r w:rsidR="00D72D34">
        <w:t xml:space="preserve">. </w:t>
      </w:r>
      <w:r w:rsidR="008441C9" w:rsidRPr="008441C9">
        <w:t xml:space="preserve">Sketsa 3 merupakan tampilan </w:t>
      </w:r>
      <w:r w:rsidR="00E71AF6" w:rsidRPr="00E71AF6">
        <w:rPr>
          <w:i/>
        </w:rPr>
        <w:t>game</w:t>
      </w:r>
      <w:r w:rsidR="008441C9">
        <w:t xml:space="preserve"> tebak gambar,</w:t>
      </w:r>
      <w:r w:rsidR="008441C9" w:rsidRPr="008441C9">
        <w:t xml:space="preserve"> </w:t>
      </w:r>
      <w:r w:rsidR="00494569">
        <w:rPr>
          <w:i/>
        </w:rPr>
        <w:t>user</w:t>
      </w:r>
      <w:r w:rsidR="008441C9">
        <w:t xml:space="preserve"> </w:t>
      </w:r>
      <w:r w:rsidR="008C3658">
        <w:t>harus</w:t>
      </w:r>
      <w:r w:rsidR="008441C9">
        <w:t xml:space="preserve"> </w:t>
      </w:r>
      <w:r w:rsidR="001642BE">
        <w:t>menjawab pertanyaan</w:t>
      </w:r>
      <w:r w:rsidR="002F56D8">
        <w:t xml:space="preserve"> yang ada</w:t>
      </w:r>
      <w:r w:rsidR="001642BE">
        <w:t xml:space="preserve"> dengan cara menyusun huruf acak menjadi sebuah jawaban.</w:t>
      </w:r>
      <w:r w:rsidR="00456DD5">
        <w:t xml:space="preserve"> Sketsa 4 merupakan tampilan </w:t>
      </w:r>
      <w:r w:rsidR="00E71AF6" w:rsidRPr="00E71AF6">
        <w:rPr>
          <w:i/>
        </w:rPr>
        <w:t>game</w:t>
      </w:r>
      <w:r w:rsidR="00456DD5">
        <w:t xml:space="preserve"> </w:t>
      </w:r>
      <w:r w:rsidR="001C763D" w:rsidRPr="001C763D">
        <w:rPr>
          <w:i/>
        </w:rPr>
        <w:t>puzzle</w:t>
      </w:r>
      <w:r w:rsidR="007F048F">
        <w:t xml:space="preserve">, </w:t>
      </w:r>
      <w:r w:rsidR="00494569">
        <w:rPr>
          <w:i/>
        </w:rPr>
        <w:t>user</w:t>
      </w:r>
      <w:r w:rsidR="007F048F">
        <w:t xml:space="preserve"> harus menyusun kembali </w:t>
      </w:r>
      <w:r w:rsidR="001C763D" w:rsidRPr="001C763D">
        <w:rPr>
          <w:i/>
        </w:rPr>
        <w:t>puzzle</w:t>
      </w:r>
      <w:r w:rsidR="007F048F">
        <w:t xml:space="preserve"> acak </w:t>
      </w:r>
      <w:r w:rsidR="0079350E">
        <w:t>dengan bantuan petunjuk yang tersedia</w:t>
      </w:r>
      <w:r w:rsidR="007F048F">
        <w:t>.</w:t>
      </w:r>
      <w:r w:rsidR="004064B7">
        <w:t xml:space="preserve"> Sketsa 5</w:t>
      </w:r>
      <w:r w:rsidR="004064B7" w:rsidRPr="004064B7">
        <w:t xml:space="preserve"> merupakan tampilan menu “Materi” berisi tentang materi iklim dan cuaca yang dikemas dala</w:t>
      </w:r>
      <w:r w:rsidR="004064B7">
        <w:t>m animasi yang menarik. Sketsa 6</w:t>
      </w:r>
      <w:r w:rsidR="004064B7" w:rsidRPr="004064B7">
        <w:t xml:space="preserve"> merupakan tampilan menu “Kuis” berisi berbagai pertanyaan untuk mengukur pengetahuan anak s</w:t>
      </w:r>
      <w:r w:rsidR="004064B7">
        <w:t xml:space="preserve">etelah memainkan </w:t>
      </w:r>
      <w:r w:rsidR="00E71AF6" w:rsidRPr="00E71AF6">
        <w:rPr>
          <w:i/>
        </w:rPr>
        <w:lastRenderedPageBreak/>
        <w:t>game</w:t>
      </w:r>
      <w:r w:rsidR="00CA206C">
        <w:t xml:space="preserve">. Sketsa 7 </w:t>
      </w:r>
      <w:r w:rsidR="004064B7" w:rsidRPr="004064B7">
        <w:t xml:space="preserve">merupakan tampilan menu “Tentang” berisi informasi </w:t>
      </w:r>
      <w:r w:rsidR="00E71AF6" w:rsidRPr="00E71AF6">
        <w:rPr>
          <w:i/>
        </w:rPr>
        <w:t>game</w:t>
      </w:r>
      <w:r w:rsidR="004064B7" w:rsidRPr="004064B7">
        <w:t>, informasi pembuat dan pihak yang berkontribusi dalam pemb</w:t>
      </w:r>
      <w:r w:rsidR="004064B7">
        <w:t>u</w:t>
      </w:r>
      <w:r w:rsidR="004206D5">
        <w:t>a</w:t>
      </w:r>
      <w:r w:rsidR="004064B7">
        <w:t xml:space="preserve">tan </w:t>
      </w:r>
      <w:r w:rsidR="00E71AF6" w:rsidRPr="00E71AF6">
        <w:rPr>
          <w:i/>
        </w:rPr>
        <w:t>game</w:t>
      </w:r>
      <w:r w:rsidR="004064B7">
        <w:t>. Terakhir sketsa 8</w:t>
      </w:r>
      <w:r w:rsidR="004064B7" w:rsidRPr="004064B7">
        <w:t xml:space="preserve"> merupakan tampilan saat kita menekan tombol “Keluar”. Setelah menekan tombol “Keluar” akan muncul pemberitahuan terlebih dahulu, be</w:t>
      </w:r>
      <w:r w:rsidR="001C3859">
        <w:t>r</w:t>
      </w:r>
      <w:r w:rsidR="004064B7" w:rsidRPr="004064B7">
        <w:t xml:space="preserve">tujuan untuk memastikan apakah </w:t>
      </w:r>
      <w:r w:rsidR="00AA5D39">
        <w:rPr>
          <w:i/>
        </w:rPr>
        <w:t>user</w:t>
      </w:r>
      <w:r w:rsidR="004064B7" w:rsidRPr="004064B7">
        <w:t xml:space="preserve"> benar-benar yakin ingin keluar dari </w:t>
      </w:r>
      <w:r w:rsidR="00E71AF6" w:rsidRPr="00E71AF6">
        <w:rPr>
          <w:i/>
        </w:rPr>
        <w:t>game</w:t>
      </w:r>
      <w:r w:rsidR="004064B7" w:rsidRPr="004064B7">
        <w:t>.</w:t>
      </w:r>
    </w:p>
    <w:p w:rsidR="00C92F10" w:rsidRDefault="00956924" w:rsidP="00D80652">
      <w:pPr>
        <w:pStyle w:val="Heading2subjudul"/>
        <w:ind w:hanging="436"/>
      </w:pPr>
      <w:r>
        <w:t>Implementasi</w:t>
      </w:r>
    </w:p>
    <w:p w:rsidR="003F02A4" w:rsidRDefault="00381A01" w:rsidP="00E14ECC">
      <w:pPr>
        <w:ind w:left="284"/>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w:t>
      </w:r>
      <w:r w:rsidR="00015A5A">
        <w:t xml:space="preserve"> </w:t>
      </w:r>
      <w:r w:rsidR="003358FD">
        <w:t>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w:t>
      </w:r>
      <w:r w:rsidR="00E71AF6" w:rsidRPr="00E71AF6">
        <w:rPr>
          <w:i/>
        </w:rPr>
        <w:t>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EF7629">
        <w:rPr>
          <w:i/>
        </w:rPr>
        <w:t>.</w:t>
      </w:r>
      <w:r w:rsidR="00CD13E4">
        <w:t xml:space="preserve"> Serta </w:t>
      </w:r>
      <w:r w:rsidR="00CD13E4" w:rsidRPr="003F312D">
        <w:rPr>
          <w:i/>
        </w:rPr>
        <w:t>Adobe Photoshop CS5</w:t>
      </w:r>
      <w:r w:rsidR="008E3970">
        <w:t xml:space="preserve"> Sebagai pengolah grafis oby</w:t>
      </w:r>
      <w:r w:rsidR="00CD13E4">
        <w:t xml:space="preserve">ek dalam </w:t>
      </w:r>
      <w:r w:rsidR="00E71AF6" w:rsidRPr="00E71AF6">
        <w:rPr>
          <w:i/>
        </w:rPr>
        <w:t>game</w:t>
      </w:r>
      <w:r w:rsidR="00C0240C">
        <w:t>.</w:t>
      </w:r>
    </w:p>
    <w:p w:rsidR="002E40BC" w:rsidRDefault="002E40BC" w:rsidP="00D80652">
      <w:pPr>
        <w:pStyle w:val="Heading2subjudul"/>
        <w:ind w:hanging="436"/>
      </w:pPr>
      <w:r>
        <w:t>Pengujian</w:t>
      </w:r>
      <w:r w:rsidR="00250634">
        <w:t xml:space="preserve"> </w:t>
      </w:r>
    </w:p>
    <w:p w:rsidR="009E646E" w:rsidRPr="00D36F6D" w:rsidRDefault="00BD3EF6" w:rsidP="00840CF1">
      <w:pPr>
        <w:ind w:left="284"/>
      </w:pPr>
      <w:r>
        <w:t>P</w:t>
      </w:r>
      <w:r w:rsidR="004232DE">
        <w:t>engujian</w:t>
      </w:r>
      <w:r>
        <w:t xml:space="preserve"> dilakukan dengan</w:t>
      </w:r>
      <w:r w:rsidR="004232DE">
        <w:t xml:space="preserve"> menggunakan metode</w:t>
      </w:r>
      <w:r w:rsidR="000478F4">
        <w:t xml:space="preserve"> </w:t>
      </w:r>
      <w:r w:rsidR="007F50B1">
        <w:rPr>
          <w:i/>
        </w:rPr>
        <w:t>black box</w:t>
      </w:r>
      <w:r w:rsidR="000478F4">
        <w:t xml:space="preserve"> dan</w:t>
      </w:r>
      <w:r w:rsidR="00753E44">
        <w:t xml:space="preserve"> </w:t>
      </w:r>
      <w:r w:rsidR="001C37BD">
        <w:t xml:space="preserve">UAT </w:t>
      </w:r>
      <w:r w:rsidR="00DD4199">
        <w:rPr>
          <w:i/>
        </w:rPr>
        <w:t>(user acceptance test</w:t>
      </w:r>
      <w:r w:rsidR="00DD4199" w:rsidRPr="00DD4199">
        <w:rPr>
          <w:i/>
        </w:rPr>
        <w:t>)</w:t>
      </w:r>
      <w:r w:rsidR="000D3CF6">
        <w:rPr>
          <w:i/>
        </w:rPr>
        <w:t xml:space="preserve"> </w:t>
      </w:r>
      <w:r w:rsidR="003401C3">
        <w:t>atau ting</w:t>
      </w:r>
      <w:r w:rsidR="000D3CF6">
        <w:t>k</w:t>
      </w:r>
      <w:r w:rsidR="003401C3">
        <w:t>a</w:t>
      </w:r>
      <w:r w:rsidR="000D3CF6">
        <w:t>t penerimaan pengguna</w:t>
      </w:r>
      <w:r w:rsidR="00740EF1">
        <w:t xml:space="preserve">. </w:t>
      </w:r>
      <w:r w:rsidR="009F6505">
        <w:t xml:space="preserve">Pengujian </w:t>
      </w:r>
      <w:r w:rsidR="007F50B1">
        <w:rPr>
          <w:i/>
        </w:rPr>
        <w:t>black box</w:t>
      </w:r>
      <w:r w:rsidR="009F6505">
        <w:t xml:space="preserve"> adalah teknik pengujian tanpa mengetahui cara </w:t>
      </w:r>
      <w:r w:rsidR="00E20B60">
        <w:t xml:space="preserve">kerja </w:t>
      </w:r>
      <w:r w:rsidR="009F6505">
        <w:t xml:space="preserve">struktur internal </w:t>
      </w:r>
      <w:r w:rsidR="00C56D3D">
        <w:t>suatu aplikasi. Teknik ini hanya menguji aspek penting dalam suatu sistem dan tidak berhubungan dengan struktur logika internal suatu</w:t>
      </w:r>
      <w:r w:rsidR="009F6505">
        <w:t xml:space="preserve"> sistem</w:t>
      </w:r>
      <w:r w:rsidR="00634198">
        <w:t xml:space="preserve"> (</w:t>
      </w:r>
      <w:r w:rsidR="00006D7D" w:rsidRPr="00006D7D">
        <w:t>Khan</w:t>
      </w:r>
      <w:r w:rsidR="002769BC">
        <w:t>, M. E.,</w:t>
      </w:r>
      <w:r w:rsidR="00634198">
        <w:t xml:space="preserve"> &amp; </w:t>
      </w:r>
      <w:r w:rsidR="00006D7D" w:rsidRPr="00006D7D">
        <w:t>Khan</w:t>
      </w:r>
      <w:r w:rsidR="00634198">
        <w:t>,</w:t>
      </w:r>
      <w:r w:rsidR="002769BC">
        <w:t xml:space="preserve"> F</w:t>
      </w:r>
      <w:r w:rsidR="00634198">
        <w:t xml:space="preserve"> </w:t>
      </w:r>
      <w:r w:rsidR="00634198" w:rsidRPr="00634198">
        <w:t>2012)</w:t>
      </w:r>
      <w:r w:rsidR="009F6505">
        <w:t xml:space="preserve">. </w:t>
      </w:r>
      <w:r w:rsidR="007B5263">
        <w:t>M</w:t>
      </w:r>
      <w:r w:rsidR="00482F4C">
        <w:t xml:space="preserve">etode </w:t>
      </w:r>
      <w:r w:rsidR="00482F4C" w:rsidRPr="00885F0D">
        <w:rPr>
          <w:i/>
        </w:rPr>
        <w:t>blakcbox</w:t>
      </w:r>
      <w:r w:rsidR="007B5263">
        <w:rPr>
          <w:i/>
        </w:rPr>
        <w:t xml:space="preserve"> </w:t>
      </w:r>
      <w:r w:rsidR="007B5263">
        <w:t xml:space="preserve">menjadi metode yang </w:t>
      </w:r>
      <w:r w:rsidR="0088646E">
        <w:t>cukup relevan</w:t>
      </w:r>
      <w:r w:rsidR="00FD6EF2">
        <w:t xml:space="preserve"> </w:t>
      </w:r>
      <w:r w:rsidR="007B5263">
        <w:t>mengingat</w:t>
      </w:r>
      <w:r w:rsidR="002A2FAD">
        <w:t xml:space="preserve"> suby</w:t>
      </w:r>
      <w:r w:rsidR="00080094">
        <w:t xml:space="preserve">ek pengujian </w:t>
      </w:r>
      <w:r w:rsidR="00E71AF6" w:rsidRPr="00E71AF6">
        <w:rPr>
          <w:i/>
        </w:rPr>
        <w:t>game</w:t>
      </w:r>
      <w:r w:rsidR="00A90074">
        <w:rPr>
          <w:i/>
        </w:rPr>
        <w:t xml:space="preserve"> </w:t>
      </w:r>
      <w:r w:rsidR="00A90074">
        <w:t xml:space="preserve">ini </w:t>
      </w:r>
      <w:r w:rsidR="000E1E04">
        <w:t>adalah</w:t>
      </w:r>
      <w:r w:rsidR="00A90074">
        <w:t xml:space="preserve"> orang yang masih awam mengenai teknologi informasi. </w:t>
      </w:r>
      <w:r w:rsidR="00D36F6D">
        <w:t xml:space="preserve">UAT merupakan tahap pengujian akhir dalam pengembangan </w:t>
      </w:r>
      <w:r w:rsidR="00D36F6D" w:rsidRPr="00D36F6D">
        <w:rPr>
          <w:i/>
        </w:rPr>
        <w:t>software</w:t>
      </w:r>
      <w:r w:rsidR="00E17DB4">
        <w:t>, k</w:t>
      </w:r>
      <w:r w:rsidR="00D36F6D">
        <w:t>etika hasil dari pengujian sudah sesuai kriteria yang diinginkan</w:t>
      </w:r>
      <w:r w:rsidR="00C410E3">
        <w:t xml:space="preserve"> </w:t>
      </w:r>
      <w:r w:rsidR="00D36F6D">
        <w:t xml:space="preserve">maka </w:t>
      </w:r>
      <w:r w:rsidR="00D36F6D">
        <w:rPr>
          <w:i/>
        </w:rPr>
        <w:t xml:space="preserve">software </w:t>
      </w:r>
      <w:r w:rsidR="00D36F6D">
        <w:t>dapat diluncurkan untuk penggunaan resmi</w:t>
      </w:r>
      <w:r w:rsidR="00366673">
        <w:t xml:space="preserve"> </w:t>
      </w:r>
      <w:r w:rsidR="00DC53C3">
        <w:t>(Leung &amp; Wong, 1997)</w:t>
      </w:r>
      <w:r w:rsidR="006F3F61">
        <w:t>.</w:t>
      </w:r>
      <w:r w:rsidR="002F0AAE">
        <w:t xml:space="preserve"> </w:t>
      </w:r>
      <w:r w:rsidR="00BF5E63">
        <w:t>U</w:t>
      </w:r>
      <w:r w:rsidR="0010446F">
        <w:t>ntuk mempermudah pengambilan data</w:t>
      </w:r>
      <w:r w:rsidR="00BF5E63">
        <w:t xml:space="preserve"> </w:t>
      </w:r>
      <w:r w:rsidR="00B04281">
        <w:t xml:space="preserve">dibuatlah kuesioner </w:t>
      </w:r>
      <w:r w:rsidR="009977FF">
        <w:t xml:space="preserve">dengan menggunakan skala likert </w:t>
      </w:r>
      <w:r w:rsidR="00B04281">
        <w:t>yaitu Sangat Tidak Setuju (STS), Tidak Setuju (TS), Netral (N), Setuju (S), Sangat Setuju (ST).</w:t>
      </w:r>
    </w:p>
    <w:p w:rsidR="00786B0B" w:rsidRDefault="00436FB8" w:rsidP="00786B0B">
      <w:pPr>
        <w:pStyle w:val="Subjudul"/>
        <w:ind w:left="567"/>
      </w:pPr>
      <w:r>
        <w:t>HASIL DAN PEMBAHASAN</w:t>
      </w:r>
    </w:p>
    <w:p w:rsidR="00417652" w:rsidRDefault="00AB5A84" w:rsidP="00022865">
      <w:pPr>
        <w:pStyle w:val="Subjudul"/>
        <w:numPr>
          <w:ilvl w:val="0"/>
          <w:numId w:val="14"/>
        </w:numPr>
        <w:ind w:hanging="436"/>
      </w:pPr>
      <w:r>
        <w:t>Hasil</w:t>
      </w:r>
      <w:r w:rsidR="000C3F49">
        <w:t xml:space="preserve"> p</w:t>
      </w:r>
      <w:r w:rsidR="00CB36BD">
        <w:t>enelitian</w:t>
      </w:r>
    </w:p>
    <w:p w:rsidR="00D13355" w:rsidRPr="00D13355" w:rsidRDefault="00B71C54" w:rsidP="00DD4A1F">
      <w:pPr>
        <w:ind w:left="284"/>
        <w:rPr>
          <w:b/>
        </w:rPr>
      </w:pPr>
      <w:r>
        <w:t>Berdasarkan desain sistem pada bab 2.2</w:t>
      </w:r>
      <w:r w:rsidR="00D13355" w:rsidRPr="00D13355">
        <w:t>, peneliti telah</w:t>
      </w:r>
      <w:r w:rsidR="003A770E">
        <w:t xml:space="preserve"> berhasil</w:t>
      </w:r>
      <w:r w:rsidR="003952A4">
        <w:t xml:space="preserve"> </w:t>
      </w:r>
      <w:r w:rsidR="00D13355" w:rsidRPr="00D13355">
        <w:t xml:space="preserve">membuat </w:t>
      </w:r>
      <w:r w:rsidR="00E71AF6" w:rsidRPr="00E71AF6">
        <w:rPr>
          <w:i/>
        </w:rPr>
        <w:t>game</w:t>
      </w:r>
      <w:r w:rsidR="003952A4">
        <w:t xml:space="preserve"> edukasi pengenalan iklim dan cuaca</w:t>
      </w:r>
      <w:r w:rsidR="000F2D65">
        <w:t xml:space="preserve"> untuk membantu siswa dalam mempelajari iklim dan cuaca.</w:t>
      </w:r>
    </w:p>
    <w:p w:rsidR="00302938" w:rsidRDefault="006E1007" w:rsidP="006C6411">
      <w:pPr>
        <w:pStyle w:val="Subjudul"/>
        <w:numPr>
          <w:ilvl w:val="0"/>
          <w:numId w:val="7"/>
        </w:numPr>
        <w:ind w:left="851" w:hanging="567"/>
      </w:pPr>
      <w:r>
        <w:t>Halaman awal</w:t>
      </w:r>
    </w:p>
    <w:p w:rsidR="0049059C" w:rsidRDefault="00CE70F9" w:rsidP="0049059C">
      <w:pPr>
        <w:ind w:left="284"/>
      </w:pPr>
      <w:r>
        <w:t xml:space="preserve">Halaman awal </w:t>
      </w:r>
      <w:r w:rsidR="00B22B02">
        <w:t>terdiri dari</w:t>
      </w:r>
      <w:r w:rsidR="009413DE">
        <w:t xml:space="preserve"> empat</w:t>
      </w:r>
      <w:r w:rsidR="00ED2C68">
        <w:t xml:space="preserve"> tombol</w:t>
      </w:r>
      <w:r w:rsidR="00302938" w:rsidRPr="00302938">
        <w:t xml:space="preserve"> menu utama yaitu</w:t>
      </w:r>
      <w:r w:rsidR="00ED2C68">
        <w:t xml:space="preserve"> tombol</w:t>
      </w:r>
      <w:r w:rsidR="00302938" w:rsidRPr="00302938">
        <w:t xml:space="preserve"> menu main, </w:t>
      </w:r>
      <w:r w:rsidR="0076681B">
        <w:t xml:space="preserve">menu </w:t>
      </w:r>
      <w:r w:rsidR="00302938" w:rsidRPr="00302938">
        <w:t xml:space="preserve">materi, </w:t>
      </w:r>
      <w:r w:rsidR="0076681B" w:rsidRPr="00302938">
        <w:t xml:space="preserve">menu </w:t>
      </w:r>
      <w:r w:rsidR="00302938" w:rsidRPr="00302938">
        <w:t xml:space="preserve">kuis dan </w:t>
      </w:r>
      <w:r w:rsidR="0076681B" w:rsidRPr="00302938">
        <w:t xml:space="preserve">menu </w:t>
      </w:r>
      <w:r w:rsidR="00302938" w:rsidRPr="00302938">
        <w:t>tentang, serta</w:t>
      </w:r>
      <w:r w:rsidR="00087D63">
        <w:t xml:space="preserve"> dua</w:t>
      </w:r>
      <w:r w:rsidR="00302938" w:rsidRPr="00302938">
        <w:t xml:space="preserve"> </w:t>
      </w:r>
      <w:r w:rsidR="00EC5960">
        <w:t>tombol tambahan yaitu tombol reset, audio dan keluar</w:t>
      </w:r>
      <w:r w:rsidR="00302938" w:rsidRPr="00302938">
        <w:t>.</w:t>
      </w:r>
      <w:r w:rsidR="00FE2B09">
        <w:t xml:space="preserve"> Tampilan halaman awal bisa dilihat pada gambar 8.</w:t>
      </w:r>
    </w:p>
    <w:p w:rsidR="00302938" w:rsidRDefault="00F51061" w:rsidP="00A4667A">
      <w:pPr>
        <w:pStyle w:val="Subjudul"/>
        <w:numPr>
          <w:ilvl w:val="0"/>
          <w:numId w:val="0"/>
        </w:numPr>
        <w:ind w:left="709"/>
        <w:jc w:val="center"/>
      </w:pPr>
      <w:r>
        <w:drawing>
          <wp:inline distT="0" distB="0" distL="0" distR="0" wp14:anchorId="61F278C4" wp14:editId="2E0FE593">
            <wp:extent cx="2556000" cy="136080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556000" cy="1360802"/>
                    </a:xfrm>
                    <a:prstGeom prst="rect">
                      <a:avLst/>
                    </a:prstGeom>
                  </pic:spPr>
                </pic:pic>
              </a:graphicData>
            </a:graphic>
          </wp:inline>
        </w:drawing>
      </w:r>
    </w:p>
    <w:p w:rsidR="00F37A31" w:rsidRPr="006E114B" w:rsidRDefault="00302938" w:rsidP="00463FA3">
      <w:pPr>
        <w:pStyle w:val="Subjudul"/>
        <w:numPr>
          <w:ilvl w:val="0"/>
          <w:numId w:val="0"/>
        </w:numPr>
        <w:ind w:left="709"/>
        <w:jc w:val="center"/>
        <w:rPr>
          <w:b w:val="0"/>
        </w:rPr>
      </w:pPr>
      <w:r>
        <w:rPr>
          <w:b w:val="0"/>
        </w:rPr>
        <w:t>Gambar 8. Halaman menu awal</w:t>
      </w:r>
    </w:p>
    <w:p w:rsidR="00A41A95" w:rsidRDefault="00302938" w:rsidP="00441CE9">
      <w:pPr>
        <w:pStyle w:val="Subjudul"/>
        <w:numPr>
          <w:ilvl w:val="0"/>
          <w:numId w:val="7"/>
        </w:numPr>
        <w:ind w:left="851" w:hanging="566"/>
      </w:pPr>
      <w:r>
        <w:lastRenderedPageBreak/>
        <w:t>Halaman main</w:t>
      </w:r>
    </w:p>
    <w:p w:rsidR="008F1922" w:rsidRPr="00827398" w:rsidRDefault="00827398" w:rsidP="00DD4A1F">
      <w:pPr>
        <w:ind w:left="284"/>
        <w:rPr>
          <w:b/>
        </w:rPr>
      </w:pPr>
      <w:r>
        <w:t xml:space="preserve">Halaman main </w:t>
      </w:r>
      <w:r w:rsidR="00631563">
        <w:t>adalah</w:t>
      </w:r>
      <w:r>
        <w:t xml:space="preserve"> halaman yang muncul setelah </w:t>
      </w:r>
      <w:r w:rsidR="00010127">
        <w:rPr>
          <w:i/>
        </w:rPr>
        <w:t xml:space="preserve">user </w:t>
      </w:r>
      <w:r>
        <w:t xml:space="preserve">menekan tombol main. Berisi dua pilihan </w:t>
      </w:r>
      <w:r w:rsidR="00E71AF6" w:rsidRPr="00E71AF6">
        <w:rPr>
          <w:i/>
        </w:rPr>
        <w:t>game</w:t>
      </w:r>
      <w:r>
        <w:t xml:space="preserve"> yaitu </w:t>
      </w:r>
      <w:r w:rsidR="00E71AF6" w:rsidRPr="00E71AF6">
        <w:rPr>
          <w:i/>
        </w:rPr>
        <w:t>game</w:t>
      </w:r>
      <w:r>
        <w:rPr>
          <w:i/>
        </w:rPr>
        <w:t xml:space="preserve"> </w:t>
      </w:r>
      <w:r>
        <w:t xml:space="preserve">tebak gambar dan </w:t>
      </w:r>
      <w:r w:rsidR="00E71AF6" w:rsidRPr="00E71AF6">
        <w:rPr>
          <w:i/>
        </w:rPr>
        <w:t>game</w:t>
      </w:r>
      <w:r>
        <w:rPr>
          <w:i/>
        </w:rPr>
        <w:t xml:space="preserve"> </w:t>
      </w:r>
      <w:r>
        <w:t>puzzle.</w:t>
      </w:r>
      <w:r w:rsidR="00A21CE2">
        <w:t xml:space="preserve"> Tampilan halaman main bisa dilihat pada gambar 9.</w:t>
      </w:r>
    </w:p>
    <w:p w:rsidR="00377347" w:rsidRDefault="008F1922" w:rsidP="000651F3">
      <w:pPr>
        <w:pStyle w:val="Subjudul"/>
        <w:numPr>
          <w:ilvl w:val="0"/>
          <w:numId w:val="0"/>
        </w:numPr>
        <w:ind w:left="709"/>
        <w:jc w:val="center"/>
        <w:rPr>
          <w:b w:val="0"/>
        </w:rPr>
      </w:pPr>
      <w:r>
        <w:rPr>
          <w:b w:val="0"/>
        </w:rPr>
        <w:drawing>
          <wp:inline distT="0" distB="0" distL="0" distR="0" wp14:anchorId="104C3722" wp14:editId="56EBC926">
            <wp:extent cx="2520000" cy="1417588"/>
            <wp:effectExtent l="38100" t="38100" r="33020" b="304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20000" cy="1417588"/>
                    </a:xfrm>
                    <a:prstGeom prst="rect">
                      <a:avLst/>
                    </a:prstGeom>
                    <a:ln w="38100" cap="sq">
                      <a:solidFill>
                        <a:srgbClr val="000000"/>
                      </a:solidFill>
                      <a:prstDash val="solid"/>
                      <a:miter lim="800000"/>
                    </a:ln>
                    <a:effectLst/>
                  </pic:spPr>
                </pic:pic>
              </a:graphicData>
            </a:graphic>
          </wp:inline>
        </w:drawing>
      </w:r>
    </w:p>
    <w:p w:rsidR="009461A8" w:rsidRDefault="0098682A" w:rsidP="008546B6">
      <w:pPr>
        <w:pStyle w:val="Subjudul"/>
        <w:numPr>
          <w:ilvl w:val="0"/>
          <w:numId w:val="0"/>
        </w:numPr>
        <w:ind w:left="709"/>
        <w:jc w:val="center"/>
        <w:rPr>
          <w:b w:val="0"/>
        </w:rPr>
      </w:pPr>
      <w:r>
        <w:rPr>
          <w:b w:val="0"/>
        </w:rPr>
        <w:t>Gambar 9. Halaman menu main</w:t>
      </w:r>
    </w:p>
    <w:p w:rsidR="008546B6" w:rsidRPr="00EC3F9C" w:rsidRDefault="008829E8" w:rsidP="00441CE9">
      <w:pPr>
        <w:pStyle w:val="Subjudul"/>
        <w:numPr>
          <w:ilvl w:val="0"/>
          <w:numId w:val="7"/>
        </w:numPr>
        <w:ind w:left="851" w:hanging="567"/>
        <w:rPr>
          <w:b w:val="0"/>
        </w:rPr>
      </w:pPr>
      <w:r>
        <w:t>Tampilan</w:t>
      </w:r>
      <w:r w:rsidR="005D4F7E">
        <w:t xml:space="preserve"> </w:t>
      </w:r>
      <w:r w:rsidR="00E71AF6" w:rsidRPr="00E71AF6">
        <w:rPr>
          <w:i/>
        </w:rPr>
        <w:t>game</w:t>
      </w:r>
      <w:r w:rsidR="005D4F7E">
        <w:t xml:space="preserve"> tebak gambar</w:t>
      </w:r>
    </w:p>
    <w:p w:rsidR="00EC3F9C" w:rsidRPr="009711EE" w:rsidRDefault="00A81E95" w:rsidP="00DD4A1F">
      <w:pPr>
        <w:ind w:left="284"/>
        <w:rPr>
          <w:b/>
        </w:rPr>
      </w:pPr>
      <w:r>
        <w:t xml:space="preserve">Gambar 10.a adalah </w:t>
      </w:r>
      <w:r w:rsidR="00B40F27">
        <w:t>halaman</w:t>
      </w:r>
      <w:r>
        <w:t xml:space="preserve"> level </w:t>
      </w:r>
      <w:r w:rsidR="00E71AF6" w:rsidRPr="00E71AF6">
        <w:rPr>
          <w:i/>
        </w:rPr>
        <w:t>game</w:t>
      </w:r>
      <w:r w:rsidR="00951D49">
        <w:t xml:space="preserve"> tebak gambar</w:t>
      </w:r>
      <w:r w:rsidR="00F11DB6">
        <w:t>,</w:t>
      </w:r>
      <w:r w:rsidR="00F439F3">
        <w:t xml:space="preserve"> berisi </w:t>
      </w:r>
      <w:r w:rsidR="007E280C">
        <w:t>delapan</w:t>
      </w:r>
      <w:r w:rsidR="00F439F3">
        <w:t xml:space="preserve"> level yang memiliki tingkat kesulitan yang berbeda-beda</w:t>
      </w:r>
      <w:r>
        <w:t xml:space="preserve">. Gambar 10.b adalah tampilan </w:t>
      </w:r>
      <w:r w:rsidR="00E71AF6" w:rsidRPr="00E71AF6">
        <w:rPr>
          <w:i/>
        </w:rPr>
        <w:t>game</w:t>
      </w:r>
      <w:r>
        <w:t xml:space="preserve"> tebak gambar</w:t>
      </w:r>
      <w:r w:rsidR="00BD0BB4">
        <w:t xml:space="preserve"> yang bisa dimainkan dengan cara</w:t>
      </w:r>
      <w:r w:rsidR="00394D70">
        <w:t xml:space="preserve"> </w:t>
      </w:r>
      <w:r w:rsidR="00B145ED">
        <w:t>menyusun jawaban</w:t>
      </w:r>
      <w:r w:rsidR="00394D70">
        <w:t xml:space="preserve"> menggunakan huruf acak yang tersedia</w:t>
      </w:r>
      <w:r w:rsidR="002D593D">
        <w:t xml:space="preserve"> sebelum waktu habis</w:t>
      </w:r>
      <w:r w:rsidR="00394D70">
        <w:t>.</w:t>
      </w:r>
      <w:r w:rsidR="00365345">
        <w:t xml:space="preserve"> Gambar 10.c adalah halaman cara main</w:t>
      </w:r>
      <w:r w:rsidR="00D36C70">
        <w:t xml:space="preserve"> </w:t>
      </w:r>
      <w:r w:rsidR="00E71AF6" w:rsidRPr="00E71AF6">
        <w:rPr>
          <w:i/>
        </w:rPr>
        <w:t>game</w:t>
      </w:r>
      <w:r w:rsidR="00D36C70">
        <w:rPr>
          <w:i/>
        </w:rPr>
        <w:t xml:space="preserve"> </w:t>
      </w:r>
      <w:r w:rsidR="00D36C70">
        <w:t>tebak gambar</w:t>
      </w:r>
      <w:r w:rsidR="00C07767">
        <w:t xml:space="preserve"> yang</w:t>
      </w:r>
      <w:r w:rsidR="001A274D">
        <w:t xml:space="preserve"> </w:t>
      </w:r>
      <w:r w:rsidR="009711EE">
        <w:t xml:space="preserve">dapat dibuka melalui tombol tanda tanya pada </w:t>
      </w:r>
      <w:r w:rsidR="004A5540">
        <w:t>halaman</w:t>
      </w:r>
      <w:r w:rsidR="009711EE">
        <w:t xml:space="preserve"> level </w:t>
      </w:r>
      <w:r w:rsidR="00E71AF6" w:rsidRPr="00E71AF6">
        <w:rPr>
          <w:i/>
        </w:rPr>
        <w:t>game</w:t>
      </w:r>
      <w:r w:rsidR="009711EE">
        <w:rPr>
          <w:i/>
        </w:rPr>
        <w:t xml:space="preserve"> </w:t>
      </w:r>
      <w:r w:rsidR="009711EE">
        <w:t>tebak gambar.</w:t>
      </w:r>
    </w:p>
    <w:p w:rsidR="000041DB" w:rsidRDefault="00D0773F" w:rsidP="00766755">
      <w:pPr>
        <w:pStyle w:val="Subjudul"/>
        <w:numPr>
          <w:ilvl w:val="0"/>
          <w:numId w:val="0"/>
        </w:numPr>
        <w:spacing w:after="0"/>
        <w:ind w:left="709"/>
        <w:rPr>
          <w:b w:val="0"/>
        </w:rPr>
      </w:pPr>
      <w:r>
        <w:rPr>
          <w:b w:val="0"/>
        </w:rPr>
        <w:drawing>
          <wp:inline distT="0" distB="0" distL="0" distR="0" wp14:anchorId="0B839DDC" wp14:editId="534BB4C5">
            <wp:extent cx="2520000" cy="14175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level tebak gamba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B1088E">
        <w:rPr>
          <w:b w:val="0"/>
        </w:rPr>
        <w:tab/>
      </w:r>
      <w:r w:rsidR="00B1088E">
        <w:rPr>
          <w:b w:val="0"/>
        </w:rPr>
        <w:drawing>
          <wp:inline distT="0" distB="0" distL="0" distR="0" wp14:anchorId="1A62DE15" wp14:editId="5DEE9069">
            <wp:extent cx="2520000" cy="14175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tebak gamba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8C6F83" w:rsidTr="008E1C9E">
        <w:tc>
          <w:tcPr>
            <w:tcW w:w="4111" w:type="dxa"/>
          </w:tcPr>
          <w:p w:rsidR="008C6F83" w:rsidRDefault="008C6F83" w:rsidP="008C6F83">
            <w:pPr>
              <w:pStyle w:val="Subjudul"/>
              <w:numPr>
                <w:ilvl w:val="0"/>
                <w:numId w:val="0"/>
              </w:numPr>
              <w:spacing w:after="0"/>
              <w:jc w:val="center"/>
              <w:rPr>
                <w:b w:val="0"/>
              </w:rPr>
            </w:pPr>
            <w:r>
              <w:rPr>
                <w:b w:val="0"/>
              </w:rPr>
              <w:t>(a)</w:t>
            </w:r>
          </w:p>
        </w:tc>
        <w:tc>
          <w:tcPr>
            <w:tcW w:w="4096" w:type="dxa"/>
          </w:tcPr>
          <w:p w:rsidR="008C6F83" w:rsidRDefault="008C6F83" w:rsidP="008C6F83">
            <w:pPr>
              <w:pStyle w:val="Subjudul"/>
              <w:numPr>
                <w:ilvl w:val="0"/>
                <w:numId w:val="0"/>
              </w:numPr>
              <w:spacing w:after="0"/>
              <w:jc w:val="center"/>
              <w:rPr>
                <w:b w:val="0"/>
              </w:rPr>
            </w:pPr>
            <w:r>
              <w:rPr>
                <w:b w:val="0"/>
              </w:rPr>
              <w:t>(b)</w:t>
            </w:r>
          </w:p>
        </w:tc>
      </w:tr>
    </w:tbl>
    <w:p w:rsidR="000041DB" w:rsidRDefault="000041DB" w:rsidP="008C6F83">
      <w:pPr>
        <w:pStyle w:val="Subjudul"/>
        <w:numPr>
          <w:ilvl w:val="0"/>
          <w:numId w:val="0"/>
        </w:numPr>
        <w:spacing w:after="0"/>
        <w:rPr>
          <w:b w:val="0"/>
        </w:rPr>
      </w:pPr>
    </w:p>
    <w:p w:rsidR="00103C9E" w:rsidRDefault="00103C9E" w:rsidP="00766755">
      <w:pPr>
        <w:pStyle w:val="Subjudul"/>
        <w:numPr>
          <w:ilvl w:val="0"/>
          <w:numId w:val="0"/>
        </w:numPr>
        <w:spacing w:after="0"/>
        <w:ind w:left="709"/>
        <w:rPr>
          <w:b w:val="0"/>
        </w:rPr>
      </w:pPr>
      <w:r>
        <w:rPr>
          <w:b w:val="0"/>
        </w:rPr>
        <w:drawing>
          <wp:inline distT="0" distB="0" distL="0" distR="0" wp14:anchorId="2427029C" wp14:editId="079BD4D2">
            <wp:extent cx="2520000" cy="141758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tebak gamba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3969"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8E1C9E" w:rsidTr="008E1C9E">
        <w:tc>
          <w:tcPr>
            <w:tcW w:w="3969" w:type="dxa"/>
          </w:tcPr>
          <w:p w:rsidR="008E1C9E" w:rsidRDefault="008E1C9E" w:rsidP="003F6707">
            <w:pPr>
              <w:pStyle w:val="Subjudul"/>
              <w:numPr>
                <w:ilvl w:val="0"/>
                <w:numId w:val="0"/>
              </w:numPr>
              <w:spacing w:after="0"/>
              <w:jc w:val="center"/>
              <w:rPr>
                <w:b w:val="0"/>
              </w:rPr>
            </w:pPr>
            <w:r>
              <w:rPr>
                <w:b w:val="0"/>
              </w:rPr>
              <w:t>(c)</w:t>
            </w:r>
          </w:p>
        </w:tc>
      </w:tr>
    </w:tbl>
    <w:p w:rsidR="007B1253" w:rsidRDefault="007B1253" w:rsidP="008E1C9E">
      <w:pPr>
        <w:pStyle w:val="Subjudul"/>
        <w:numPr>
          <w:ilvl w:val="0"/>
          <w:numId w:val="0"/>
        </w:numPr>
        <w:rPr>
          <w:b w:val="0"/>
        </w:rPr>
      </w:pPr>
    </w:p>
    <w:p w:rsidR="00B333A3" w:rsidRDefault="00642AB9" w:rsidP="00DE2567">
      <w:pPr>
        <w:pStyle w:val="Subjudul"/>
        <w:numPr>
          <w:ilvl w:val="0"/>
          <w:numId w:val="0"/>
        </w:numPr>
        <w:ind w:left="709"/>
        <w:jc w:val="center"/>
        <w:rPr>
          <w:b w:val="0"/>
        </w:rPr>
      </w:pPr>
      <w:r>
        <w:rPr>
          <w:b w:val="0"/>
        </w:rPr>
        <w:t xml:space="preserve">Gambar </w:t>
      </w:r>
      <w:r w:rsidR="005E7EA0">
        <w:rPr>
          <w:b w:val="0"/>
        </w:rPr>
        <w:t>10.</w:t>
      </w:r>
      <w:r w:rsidR="00730DB0">
        <w:rPr>
          <w:b w:val="0"/>
        </w:rPr>
        <w:t xml:space="preserve"> </w:t>
      </w:r>
      <w:r w:rsidR="003F2A11">
        <w:rPr>
          <w:b w:val="0"/>
        </w:rPr>
        <w:t xml:space="preserve">Halaman level </w:t>
      </w:r>
      <w:r w:rsidR="00E71AF6" w:rsidRPr="00E71AF6">
        <w:rPr>
          <w:b w:val="0"/>
          <w:i/>
        </w:rPr>
        <w:t>game</w:t>
      </w:r>
      <w:r w:rsidR="003F2A11">
        <w:rPr>
          <w:b w:val="0"/>
        </w:rPr>
        <w:t xml:space="preserve"> tebak gambar (a), Tampilan </w:t>
      </w:r>
      <w:r w:rsidR="00E71AF6" w:rsidRPr="00E71AF6">
        <w:rPr>
          <w:b w:val="0"/>
          <w:i/>
        </w:rPr>
        <w:t>game</w:t>
      </w:r>
      <w:r w:rsidR="003F2A11">
        <w:rPr>
          <w:b w:val="0"/>
          <w:i/>
        </w:rPr>
        <w:t xml:space="preserve"> </w:t>
      </w:r>
      <w:r w:rsidR="003F2A11">
        <w:rPr>
          <w:b w:val="0"/>
        </w:rPr>
        <w:t>tebak gambar (b),</w:t>
      </w:r>
      <w:r w:rsidR="004978C3">
        <w:rPr>
          <w:b w:val="0"/>
        </w:rPr>
        <w:t xml:space="preserve"> Halaman cara main</w:t>
      </w:r>
      <w:r w:rsidR="00B333A3">
        <w:rPr>
          <w:b w:val="0"/>
        </w:rPr>
        <w:t xml:space="preserve"> </w:t>
      </w:r>
      <w:r w:rsidR="00E71AF6" w:rsidRPr="00E71AF6">
        <w:rPr>
          <w:b w:val="0"/>
          <w:i/>
        </w:rPr>
        <w:t>game</w:t>
      </w:r>
      <w:r w:rsidR="00B333A3" w:rsidRPr="00B333A3">
        <w:rPr>
          <w:b w:val="0"/>
          <w:i/>
        </w:rPr>
        <w:t xml:space="preserve"> </w:t>
      </w:r>
      <w:r w:rsidR="00B333A3" w:rsidRPr="00B333A3">
        <w:rPr>
          <w:b w:val="0"/>
        </w:rPr>
        <w:t>tebak gambar</w:t>
      </w:r>
      <w:r w:rsidR="003F2A11">
        <w:rPr>
          <w:b w:val="0"/>
        </w:rPr>
        <w:t xml:space="preserve"> (c)</w:t>
      </w:r>
    </w:p>
    <w:p w:rsidR="00DE2567" w:rsidRPr="003F2A11" w:rsidRDefault="00DE2567" w:rsidP="001C4561">
      <w:pPr>
        <w:pStyle w:val="Subjudul"/>
        <w:numPr>
          <w:ilvl w:val="0"/>
          <w:numId w:val="0"/>
        </w:numPr>
        <w:rPr>
          <w:b w:val="0"/>
        </w:rPr>
      </w:pPr>
    </w:p>
    <w:p w:rsidR="0023462A" w:rsidRPr="002E3633" w:rsidRDefault="00D77508" w:rsidP="00B14486">
      <w:pPr>
        <w:pStyle w:val="Subjudul"/>
        <w:numPr>
          <w:ilvl w:val="0"/>
          <w:numId w:val="7"/>
        </w:numPr>
        <w:ind w:left="851" w:hanging="567"/>
        <w:rPr>
          <w:b w:val="0"/>
        </w:rPr>
      </w:pPr>
      <w:r>
        <w:lastRenderedPageBreak/>
        <w:t>Tampilan</w:t>
      </w:r>
      <w:r w:rsidR="00B374EC">
        <w:t xml:space="preserve"> </w:t>
      </w:r>
      <w:r w:rsidR="00E71AF6" w:rsidRPr="00E71AF6">
        <w:rPr>
          <w:i/>
        </w:rPr>
        <w:t>game</w:t>
      </w:r>
      <w:r w:rsidR="00B374EC">
        <w:t xml:space="preserve"> </w:t>
      </w:r>
      <w:r w:rsidR="001C763D" w:rsidRPr="001C763D">
        <w:rPr>
          <w:i/>
        </w:rPr>
        <w:t>puzzle</w:t>
      </w:r>
    </w:p>
    <w:p w:rsidR="002E3633" w:rsidRPr="00A60EE6" w:rsidRDefault="00C85EDC" w:rsidP="00DD4A1F">
      <w:pPr>
        <w:ind w:left="284"/>
        <w:rPr>
          <w:b/>
        </w:rPr>
      </w:pPr>
      <w:r>
        <w:t xml:space="preserve">Gambar 11.a adalah </w:t>
      </w:r>
      <w:r w:rsidR="004723EB">
        <w:t xml:space="preserve">halaman jenis </w:t>
      </w:r>
      <w:r w:rsidR="00A21D6C">
        <w:t>iklim</w:t>
      </w:r>
      <w:r w:rsidR="004F3DAE">
        <w:t xml:space="preserve"> yang</w:t>
      </w:r>
      <w:r w:rsidR="005E4A55">
        <w:t xml:space="preserve"> terdiri dari</w:t>
      </w:r>
      <w:r w:rsidR="004723EB">
        <w:t xml:space="preserve"> </w:t>
      </w:r>
      <w:r>
        <w:t>empat</w:t>
      </w:r>
      <w:r w:rsidR="00187BC7">
        <w:t xml:space="preserve"> </w:t>
      </w:r>
      <w:r w:rsidR="008D3630">
        <w:t>macam</w:t>
      </w:r>
      <w:r w:rsidR="004723EB">
        <w:t xml:space="preserve"> </w:t>
      </w:r>
      <w:r>
        <w:t>iklim</w:t>
      </w:r>
      <w:r w:rsidR="00D47072">
        <w:t xml:space="preserve"> yaitu iklim tropis, sub-tropis, sedang dan dingin</w:t>
      </w:r>
      <w:r w:rsidR="00E04638">
        <w:t xml:space="preserve">. </w:t>
      </w:r>
      <w:r w:rsidR="004F13F8">
        <w:t xml:space="preserve">Gambar 11.b adalah halaman level </w:t>
      </w:r>
      <w:r w:rsidR="004F13F8">
        <w:rPr>
          <w:i/>
        </w:rPr>
        <w:t>puzzle</w:t>
      </w:r>
      <w:r w:rsidR="00031F75">
        <w:rPr>
          <w:i/>
        </w:rPr>
        <w:t xml:space="preserve"> </w:t>
      </w:r>
      <w:r w:rsidR="00031F75" w:rsidRPr="00031F75">
        <w:t>yang</w:t>
      </w:r>
      <w:r w:rsidR="00A42B82">
        <w:rPr>
          <w:i/>
        </w:rPr>
        <w:t xml:space="preserve"> </w:t>
      </w:r>
      <w:r w:rsidR="00A42B82">
        <w:t xml:space="preserve">dapat dibuka setelah </w:t>
      </w:r>
      <w:r w:rsidR="00A42B82">
        <w:rPr>
          <w:i/>
        </w:rPr>
        <w:t xml:space="preserve">user </w:t>
      </w:r>
      <w:r w:rsidR="00A42B82">
        <w:t xml:space="preserve">memilih </w:t>
      </w:r>
      <w:r w:rsidR="00B112A3">
        <w:t>jenis</w:t>
      </w:r>
      <w:r w:rsidR="00C930A8">
        <w:t xml:space="preserve"> </w:t>
      </w:r>
      <w:r w:rsidR="00A42B82">
        <w:t>iklim</w:t>
      </w:r>
      <w:r w:rsidR="004F13F8">
        <w:t>.</w:t>
      </w:r>
      <w:r w:rsidR="00A42B82">
        <w:t xml:space="preserve"> </w:t>
      </w:r>
      <w:r w:rsidR="006B1608">
        <w:t>Gambar 11</w:t>
      </w:r>
      <w:r w:rsidR="00742697">
        <w:t>.c</w:t>
      </w:r>
      <w:r w:rsidR="0051233A">
        <w:t xml:space="preserve"> adalah </w:t>
      </w:r>
      <w:r w:rsidR="001D351B">
        <w:t xml:space="preserve">tampilan </w:t>
      </w:r>
      <w:r w:rsidR="00E71AF6" w:rsidRPr="00E71AF6">
        <w:rPr>
          <w:i/>
        </w:rPr>
        <w:t>game</w:t>
      </w:r>
      <w:r w:rsidR="0051233A">
        <w:t xml:space="preserve"> </w:t>
      </w:r>
      <w:r w:rsidR="001C763D" w:rsidRPr="001C763D">
        <w:rPr>
          <w:i/>
        </w:rPr>
        <w:t>puzzle</w:t>
      </w:r>
      <w:r w:rsidR="00DF3294">
        <w:t xml:space="preserve"> yang bisa dimainkan</w:t>
      </w:r>
      <w:r w:rsidR="0051233A">
        <w:t xml:space="preserve"> </w:t>
      </w:r>
      <w:r w:rsidR="00DF3294">
        <w:t xml:space="preserve">dengan cara </w:t>
      </w:r>
      <w:r w:rsidR="0051233A">
        <w:t xml:space="preserve">menyusun kembali </w:t>
      </w:r>
      <w:r w:rsidR="001C763D" w:rsidRPr="001C763D">
        <w:rPr>
          <w:i/>
        </w:rPr>
        <w:t>puzzle</w:t>
      </w:r>
      <w:r w:rsidR="0051233A">
        <w:rPr>
          <w:i/>
        </w:rPr>
        <w:t xml:space="preserve"> </w:t>
      </w:r>
      <w:r w:rsidR="0051233A">
        <w:t>acak sebelum waktu habis.</w:t>
      </w:r>
      <w:r w:rsidR="008B5372">
        <w:t xml:space="preserve"> Gambar 11</w:t>
      </w:r>
      <w:r w:rsidR="00CF70CC">
        <w:t>.d adalah halaman cara main</w:t>
      </w:r>
      <w:r w:rsidR="00A050DE">
        <w:t xml:space="preserve"> </w:t>
      </w:r>
      <w:r w:rsidR="00E71AF6" w:rsidRPr="00E71AF6">
        <w:rPr>
          <w:i/>
        </w:rPr>
        <w:t>game</w:t>
      </w:r>
      <w:r w:rsidR="00A050DE">
        <w:rPr>
          <w:i/>
        </w:rPr>
        <w:t xml:space="preserve"> puzzle</w:t>
      </w:r>
      <w:r w:rsidR="004F13F8">
        <w:t xml:space="preserve"> yang </w:t>
      </w:r>
      <w:r w:rsidR="00A60EE6">
        <w:t>dapat dibuka melalui tombol tanda tanya pada halam</w:t>
      </w:r>
      <w:r w:rsidR="00D44059">
        <w:t>a</w:t>
      </w:r>
      <w:r w:rsidR="00A60EE6">
        <w:t xml:space="preserve">n </w:t>
      </w:r>
      <w:r w:rsidR="00D44059">
        <w:t>jenis iklim</w:t>
      </w:r>
      <w:r w:rsidR="00A60EE6">
        <w:t>.</w:t>
      </w:r>
    </w:p>
    <w:p w:rsidR="0042081F" w:rsidRDefault="0012012F" w:rsidP="009B1265">
      <w:pPr>
        <w:pStyle w:val="Subjudul"/>
        <w:numPr>
          <w:ilvl w:val="0"/>
          <w:numId w:val="0"/>
        </w:numPr>
        <w:spacing w:after="0"/>
        <w:ind w:left="709"/>
        <w:rPr>
          <w:b w:val="0"/>
        </w:rPr>
      </w:pPr>
      <w:r>
        <w:rPr>
          <w:b w:val="0"/>
        </w:rPr>
        <w:drawing>
          <wp:inline distT="0" distB="0" distL="0" distR="0" wp14:anchorId="660EC711" wp14:editId="5FF7D43B">
            <wp:extent cx="2520000" cy="1417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musim.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4195BB58" wp14:editId="2840E5A1">
            <wp:extent cx="2520000" cy="14175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 puzz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D67562" w:rsidTr="00643378">
        <w:tc>
          <w:tcPr>
            <w:tcW w:w="4111" w:type="dxa"/>
          </w:tcPr>
          <w:p w:rsidR="00D67562" w:rsidRDefault="00D67562" w:rsidP="00BB6E77">
            <w:pPr>
              <w:pStyle w:val="Subjudul"/>
              <w:numPr>
                <w:ilvl w:val="0"/>
                <w:numId w:val="0"/>
              </w:numPr>
              <w:spacing w:after="0"/>
              <w:jc w:val="center"/>
              <w:rPr>
                <w:b w:val="0"/>
              </w:rPr>
            </w:pPr>
            <w:r>
              <w:rPr>
                <w:b w:val="0"/>
              </w:rPr>
              <w:t>(a)</w:t>
            </w:r>
          </w:p>
        </w:tc>
        <w:tc>
          <w:tcPr>
            <w:tcW w:w="4096" w:type="dxa"/>
          </w:tcPr>
          <w:p w:rsidR="00D67562" w:rsidRDefault="00D67562" w:rsidP="00BB6E77">
            <w:pPr>
              <w:pStyle w:val="Subjudul"/>
              <w:numPr>
                <w:ilvl w:val="0"/>
                <w:numId w:val="0"/>
              </w:numPr>
              <w:spacing w:after="0"/>
              <w:jc w:val="center"/>
              <w:rPr>
                <w:b w:val="0"/>
              </w:rPr>
            </w:pPr>
            <w:r>
              <w:rPr>
                <w:b w:val="0"/>
              </w:rPr>
              <w:t>(b)</w:t>
            </w:r>
          </w:p>
        </w:tc>
      </w:tr>
    </w:tbl>
    <w:p w:rsidR="009B1265" w:rsidRDefault="00BB6E77" w:rsidP="00D67562">
      <w:pPr>
        <w:pStyle w:val="Subjudul"/>
        <w:numPr>
          <w:ilvl w:val="0"/>
          <w:numId w:val="0"/>
        </w:numPr>
        <w:spacing w:after="0"/>
        <w:rPr>
          <w:b w:val="0"/>
        </w:rPr>
      </w:pPr>
      <w:r>
        <w:rPr>
          <w:b w:val="0"/>
        </w:rPr>
        <w:tab/>
      </w:r>
    </w:p>
    <w:p w:rsidR="004132DD" w:rsidRDefault="002A6483" w:rsidP="00E703FA">
      <w:pPr>
        <w:pStyle w:val="Subjudul"/>
        <w:numPr>
          <w:ilvl w:val="0"/>
          <w:numId w:val="0"/>
        </w:numPr>
        <w:spacing w:after="0"/>
        <w:ind w:left="709"/>
        <w:rPr>
          <w:b w:val="0"/>
        </w:rPr>
      </w:pPr>
      <w:r>
        <w:rPr>
          <w:b w:val="0"/>
        </w:rPr>
        <w:drawing>
          <wp:inline distT="0" distB="0" distL="0" distR="0" wp14:anchorId="5CB60FFA" wp14:editId="4F8FD664">
            <wp:extent cx="2520000" cy="14175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puzzl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1F624F">
        <w:rPr>
          <w:b w:val="0"/>
        </w:rPr>
        <w:t xml:space="preserve"> </w:t>
      </w:r>
      <w:r w:rsidR="001F624F">
        <w:rPr>
          <w:b w:val="0"/>
        </w:rPr>
        <w:tab/>
      </w:r>
      <w:r w:rsidR="001F624F">
        <w:rPr>
          <w:b w:val="0"/>
        </w:rPr>
        <w:drawing>
          <wp:inline distT="0" distB="0" distL="0" distR="0" wp14:anchorId="5C209BBC" wp14:editId="6A035A3B">
            <wp:extent cx="2520000" cy="141758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puzz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E703FA" w:rsidTr="008E2C64">
        <w:tc>
          <w:tcPr>
            <w:tcW w:w="4111" w:type="dxa"/>
          </w:tcPr>
          <w:p w:rsidR="00E703FA" w:rsidRDefault="004B2F19" w:rsidP="003F6707">
            <w:pPr>
              <w:pStyle w:val="Subjudul"/>
              <w:numPr>
                <w:ilvl w:val="0"/>
                <w:numId w:val="0"/>
              </w:numPr>
              <w:spacing w:after="0"/>
              <w:jc w:val="center"/>
              <w:rPr>
                <w:b w:val="0"/>
              </w:rPr>
            </w:pPr>
            <w:r>
              <w:rPr>
                <w:b w:val="0"/>
              </w:rPr>
              <w:t>(c</w:t>
            </w:r>
            <w:r w:rsidR="00E703FA">
              <w:rPr>
                <w:b w:val="0"/>
              </w:rPr>
              <w:t>)</w:t>
            </w:r>
          </w:p>
        </w:tc>
        <w:tc>
          <w:tcPr>
            <w:tcW w:w="4096" w:type="dxa"/>
          </w:tcPr>
          <w:p w:rsidR="00E703FA" w:rsidRDefault="004B2F19" w:rsidP="003F6707">
            <w:pPr>
              <w:pStyle w:val="Subjudul"/>
              <w:numPr>
                <w:ilvl w:val="0"/>
                <w:numId w:val="0"/>
              </w:numPr>
              <w:spacing w:after="0"/>
              <w:jc w:val="center"/>
              <w:rPr>
                <w:b w:val="0"/>
              </w:rPr>
            </w:pPr>
            <w:r>
              <w:rPr>
                <w:b w:val="0"/>
              </w:rPr>
              <w:t>(d</w:t>
            </w:r>
            <w:r w:rsidR="00E703FA">
              <w:rPr>
                <w:b w:val="0"/>
              </w:rPr>
              <w:t>)</w:t>
            </w:r>
          </w:p>
        </w:tc>
      </w:tr>
    </w:tbl>
    <w:p w:rsidR="00E703FA" w:rsidRDefault="00DE0644" w:rsidP="008E2C64">
      <w:pPr>
        <w:pStyle w:val="Subjudul"/>
        <w:numPr>
          <w:ilvl w:val="0"/>
          <w:numId w:val="0"/>
        </w:numPr>
        <w:spacing w:after="0"/>
        <w:ind w:left="284" w:hanging="284"/>
        <w:rPr>
          <w:b w:val="0"/>
        </w:rPr>
      </w:pPr>
      <w:r>
        <w:rPr>
          <w:b w:val="0"/>
        </w:rPr>
        <w:tab/>
      </w:r>
      <w:r>
        <w:rPr>
          <w:b w:val="0"/>
        </w:rPr>
        <w:tab/>
      </w:r>
    </w:p>
    <w:p w:rsidR="00642AB9" w:rsidRPr="005E2565" w:rsidRDefault="00642AB9" w:rsidP="00642AB9">
      <w:pPr>
        <w:pStyle w:val="Subjudul"/>
        <w:numPr>
          <w:ilvl w:val="0"/>
          <w:numId w:val="0"/>
        </w:numPr>
        <w:ind w:left="709"/>
        <w:jc w:val="center"/>
        <w:rPr>
          <w:b w:val="0"/>
        </w:rPr>
      </w:pPr>
      <w:r>
        <w:rPr>
          <w:b w:val="0"/>
        </w:rPr>
        <w:t>Gambar 11.</w:t>
      </w:r>
      <w:r w:rsidR="00730DB0">
        <w:rPr>
          <w:b w:val="0"/>
        </w:rPr>
        <w:t xml:space="preserve"> </w:t>
      </w:r>
      <w:r w:rsidR="00AC783C">
        <w:rPr>
          <w:b w:val="0"/>
        </w:rPr>
        <w:t>Halaman</w:t>
      </w:r>
      <w:r>
        <w:rPr>
          <w:b w:val="0"/>
        </w:rPr>
        <w:t xml:space="preserve"> </w:t>
      </w:r>
      <w:r w:rsidR="005E2565" w:rsidRPr="005E2565">
        <w:rPr>
          <w:b w:val="0"/>
        </w:rPr>
        <w:t>jenis musim</w:t>
      </w:r>
      <w:r w:rsidR="005E2565">
        <w:rPr>
          <w:b w:val="0"/>
        </w:rPr>
        <w:t xml:space="preserve"> (a), Halaman level </w:t>
      </w:r>
      <w:r w:rsidR="005E2565">
        <w:rPr>
          <w:b w:val="0"/>
          <w:i/>
        </w:rPr>
        <w:t>puzzle</w:t>
      </w:r>
      <w:r w:rsidR="005E2565">
        <w:rPr>
          <w:b w:val="0"/>
        </w:rPr>
        <w:t xml:space="preserve"> (b), Tampilan </w:t>
      </w:r>
      <w:r w:rsidR="00E71AF6" w:rsidRPr="00E71AF6">
        <w:rPr>
          <w:b w:val="0"/>
          <w:i/>
        </w:rPr>
        <w:t>game</w:t>
      </w:r>
      <w:r w:rsidR="005E2565">
        <w:rPr>
          <w:b w:val="0"/>
          <w:i/>
        </w:rPr>
        <w:t xml:space="preserve"> puzzle </w:t>
      </w:r>
      <w:r w:rsidR="005E2565">
        <w:rPr>
          <w:b w:val="0"/>
        </w:rPr>
        <w:t xml:space="preserve">(c), Halaman cara main </w:t>
      </w:r>
      <w:r w:rsidR="00E71AF6" w:rsidRPr="00E71AF6">
        <w:rPr>
          <w:b w:val="0"/>
          <w:i/>
        </w:rPr>
        <w:t>game</w:t>
      </w:r>
      <w:r w:rsidR="006C7C37">
        <w:rPr>
          <w:b w:val="0"/>
          <w:i/>
        </w:rPr>
        <w:t xml:space="preserve"> puzzle</w:t>
      </w:r>
      <w:r w:rsidR="008B73E9">
        <w:rPr>
          <w:b w:val="0"/>
          <w:i/>
        </w:rPr>
        <w:t xml:space="preserve"> </w:t>
      </w:r>
      <w:r w:rsidR="005E2565">
        <w:rPr>
          <w:b w:val="0"/>
        </w:rPr>
        <w:t>(d)</w:t>
      </w:r>
    </w:p>
    <w:p w:rsidR="003067E7" w:rsidRDefault="00A00B0F" w:rsidP="00854E0B">
      <w:pPr>
        <w:pStyle w:val="Subjudul"/>
        <w:numPr>
          <w:ilvl w:val="0"/>
          <w:numId w:val="7"/>
        </w:numPr>
        <w:ind w:left="851" w:hanging="567"/>
      </w:pPr>
      <w:r>
        <w:t xml:space="preserve">Halaman </w:t>
      </w:r>
      <w:r w:rsidR="00171CEF">
        <w:t>Materi</w:t>
      </w:r>
    </w:p>
    <w:p w:rsidR="00642AB9" w:rsidRPr="00167283" w:rsidRDefault="00AC6CCB" w:rsidP="00DD4A1F">
      <w:pPr>
        <w:ind w:left="284"/>
        <w:rPr>
          <w:b/>
          <w:i/>
        </w:rPr>
      </w:pPr>
      <w:r>
        <w:t xml:space="preserve">Halaman materi adalah halaman yang berisi materi </w:t>
      </w:r>
      <w:r w:rsidR="00F61DD8">
        <w:t>tentang</w:t>
      </w:r>
      <w:r>
        <w:t xml:space="preserve"> iklim dan </w:t>
      </w:r>
      <w:r w:rsidR="003B23B4">
        <w:t>cuaca</w:t>
      </w:r>
      <w:r>
        <w:t xml:space="preserve">. </w:t>
      </w:r>
      <w:r w:rsidR="00167283">
        <w:t>Gambar</w:t>
      </w:r>
      <w:r w:rsidR="002953A9">
        <w:t xml:space="preserve"> 12.a </w:t>
      </w:r>
      <w:r w:rsidR="00167283">
        <w:t>adalah halaman pilih m</w:t>
      </w:r>
      <w:r w:rsidR="00673F20">
        <w:t>ateri yang berisi</w:t>
      </w:r>
      <w:r w:rsidR="00167283">
        <w:t xml:space="preserve"> dua</w:t>
      </w:r>
      <w:r w:rsidR="00673F20">
        <w:t xml:space="preserve"> pilihan</w:t>
      </w:r>
      <w:r w:rsidR="00167283">
        <w:t xml:space="preserve"> materi yaitu materi cuaca dan materi iklim. Gambar 12.b adalah tampilan isi materi, isi materi</w:t>
      </w:r>
      <w:r w:rsidR="009D414F">
        <w:t xml:space="preserve"> yang ditampilkan</w:t>
      </w:r>
      <w:r w:rsidR="00167283">
        <w:t xml:space="preserve"> tergantung pada materi apa yang dipilih oleh </w:t>
      </w:r>
      <w:r w:rsidR="00167283">
        <w:rPr>
          <w:i/>
        </w:rPr>
        <w:t>user.</w:t>
      </w:r>
    </w:p>
    <w:p w:rsidR="00ED6B8F" w:rsidRDefault="00642AB9" w:rsidP="00AF4B06">
      <w:pPr>
        <w:pStyle w:val="Subjudul"/>
        <w:numPr>
          <w:ilvl w:val="0"/>
          <w:numId w:val="0"/>
        </w:numPr>
        <w:spacing w:after="0"/>
        <w:ind w:left="709"/>
        <w:rPr>
          <w:b w:val="0"/>
        </w:rPr>
      </w:pPr>
      <w:r>
        <w:rPr>
          <w:b w:val="0"/>
        </w:rPr>
        <w:drawing>
          <wp:inline distT="0" distB="0" distL="0" distR="0" wp14:anchorId="527272B3" wp14:editId="0BA721BC">
            <wp:extent cx="2520000" cy="14175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an mater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25C5E192" wp14:editId="336B6153">
            <wp:extent cx="2520000" cy="14175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enu materi.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AF4B06" w:rsidTr="003F6707">
        <w:tc>
          <w:tcPr>
            <w:tcW w:w="4111" w:type="dxa"/>
          </w:tcPr>
          <w:p w:rsidR="00AF4B06" w:rsidRDefault="00AF4B06" w:rsidP="003F6707">
            <w:pPr>
              <w:pStyle w:val="Subjudul"/>
              <w:numPr>
                <w:ilvl w:val="0"/>
                <w:numId w:val="0"/>
              </w:numPr>
              <w:spacing w:after="0"/>
              <w:jc w:val="center"/>
              <w:rPr>
                <w:b w:val="0"/>
              </w:rPr>
            </w:pPr>
            <w:r>
              <w:rPr>
                <w:b w:val="0"/>
              </w:rPr>
              <w:t>(a)</w:t>
            </w:r>
          </w:p>
        </w:tc>
        <w:tc>
          <w:tcPr>
            <w:tcW w:w="4096" w:type="dxa"/>
          </w:tcPr>
          <w:p w:rsidR="00AF4B06" w:rsidRDefault="00AF4B06" w:rsidP="003F6707">
            <w:pPr>
              <w:pStyle w:val="Subjudul"/>
              <w:numPr>
                <w:ilvl w:val="0"/>
                <w:numId w:val="0"/>
              </w:numPr>
              <w:spacing w:after="0"/>
              <w:jc w:val="center"/>
              <w:rPr>
                <w:b w:val="0"/>
              </w:rPr>
            </w:pPr>
            <w:r>
              <w:rPr>
                <w:b w:val="0"/>
              </w:rPr>
              <w:t>(b)</w:t>
            </w:r>
          </w:p>
        </w:tc>
      </w:tr>
    </w:tbl>
    <w:p w:rsidR="00AF4B06" w:rsidRDefault="00AF4B06" w:rsidP="008E2C64">
      <w:pPr>
        <w:pStyle w:val="Subjudul"/>
        <w:numPr>
          <w:ilvl w:val="0"/>
          <w:numId w:val="0"/>
        </w:numPr>
        <w:spacing w:after="0"/>
        <w:ind w:left="709"/>
        <w:rPr>
          <w:b w:val="0"/>
        </w:rPr>
      </w:pPr>
    </w:p>
    <w:p w:rsidR="006D6ECC" w:rsidRPr="004A712D" w:rsidRDefault="00F20366" w:rsidP="00630800">
      <w:pPr>
        <w:pStyle w:val="Subjudul"/>
        <w:numPr>
          <w:ilvl w:val="0"/>
          <w:numId w:val="0"/>
        </w:numPr>
        <w:ind w:left="709"/>
        <w:jc w:val="center"/>
        <w:rPr>
          <w:b w:val="0"/>
        </w:rPr>
      </w:pPr>
      <w:r>
        <w:rPr>
          <w:b w:val="0"/>
        </w:rPr>
        <w:t>Gambar 12. Halaman</w:t>
      </w:r>
      <w:r w:rsidR="004C4955">
        <w:rPr>
          <w:b w:val="0"/>
        </w:rPr>
        <w:t xml:space="preserve"> pilih</w:t>
      </w:r>
      <w:r>
        <w:rPr>
          <w:b w:val="0"/>
        </w:rPr>
        <w:t xml:space="preserve"> materi</w:t>
      </w:r>
      <w:r w:rsidR="004C4955">
        <w:rPr>
          <w:b w:val="0"/>
        </w:rPr>
        <w:t xml:space="preserve"> (a), Tampilan isi materi (b)</w:t>
      </w:r>
    </w:p>
    <w:p w:rsidR="00B41508" w:rsidRDefault="0093721C" w:rsidP="00D42841">
      <w:pPr>
        <w:pStyle w:val="Subjudul"/>
        <w:numPr>
          <w:ilvl w:val="0"/>
          <w:numId w:val="7"/>
        </w:numPr>
        <w:ind w:left="851" w:hanging="567"/>
      </w:pPr>
      <w:r>
        <w:lastRenderedPageBreak/>
        <w:t>Halaman kuis</w:t>
      </w:r>
    </w:p>
    <w:p w:rsidR="009E69B5" w:rsidRPr="00E87403" w:rsidRDefault="00D53EB1" w:rsidP="00DD4A1F">
      <w:pPr>
        <w:ind w:left="284"/>
        <w:rPr>
          <w:b/>
        </w:rPr>
      </w:pPr>
      <w:r>
        <w:t xml:space="preserve">Halaman kuis adalah halaman yang berisi kuis tentang materi iklim dan cuaca. </w:t>
      </w:r>
      <w:r w:rsidR="006A0A27">
        <w:t>Gambar 13.a adalah tampilan infor</w:t>
      </w:r>
      <w:r w:rsidR="00E87403">
        <w:t xml:space="preserve">masi kuis, </w:t>
      </w:r>
      <w:r w:rsidR="00E87403">
        <w:rPr>
          <w:i/>
        </w:rPr>
        <w:t xml:space="preserve">user </w:t>
      </w:r>
      <w:r w:rsidR="00E87403">
        <w:t>dapat memulai kuis dengan menekan tombol mulai. Gambar 13.b adalah tampilan kuis</w:t>
      </w:r>
      <w:r w:rsidR="007D7283">
        <w:t xml:space="preserve"> yang berisi</w:t>
      </w:r>
      <w:r w:rsidR="00E87403">
        <w:t xml:space="preserve"> pertanyaan dengan empat pilihan jawaban.</w:t>
      </w:r>
      <w:r w:rsidR="00420EFD">
        <w:t xml:space="preserve"> Terdapat waktu dalam menjawab kuis jika waktu habis maka kuis akan selesai.</w:t>
      </w:r>
    </w:p>
    <w:p w:rsidR="002D2B76" w:rsidRDefault="002D2B76" w:rsidP="00842605">
      <w:pPr>
        <w:pStyle w:val="Subjudul"/>
        <w:numPr>
          <w:ilvl w:val="0"/>
          <w:numId w:val="0"/>
        </w:numPr>
        <w:spacing w:after="0"/>
        <w:ind w:left="709"/>
        <w:rPr>
          <w:b w:val="0"/>
        </w:rPr>
      </w:pPr>
      <w:r>
        <w:rPr>
          <w:b w:val="0"/>
        </w:rPr>
        <w:tab/>
      </w:r>
      <w:r>
        <w:rPr>
          <w:b w:val="0"/>
        </w:rPr>
        <w:drawing>
          <wp:inline distT="0" distB="0" distL="0" distR="0" wp14:anchorId="39818B57" wp14:editId="39CB4872">
            <wp:extent cx="2520000" cy="141758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kui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46A70DF6" wp14:editId="11CF7A53">
            <wp:extent cx="2520000" cy="141758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543682" w:rsidTr="00DF0EF9">
        <w:tc>
          <w:tcPr>
            <w:tcW w:w="4111" w:type="dxa"/>
          </w:tcPr>
          <w:p w:rsidR="00543682" w:rsidRDefault="00543682" w:rsidP="00DF0EF9">
            <w:pPr>
              <w:pStyle w:val="Subjudul"/>
              <w:numPr>
                <w:ilvl w:val="0"/>
                <w:numId w:val="0"/>
              </w:numPr>
              <w:spacing w:after="0"/>
              <w:jc w:val="center"/>
              <w:rPr>
                <w:b w:val="0"/>
              </w:rPr>
            </w:pPr>
            <w:r>
              <w:rPr>
                <w:b w:val="0"/>
              </w:rPr>
              <w:t>(a)</w:t>
            </w:r>
          </w:p>
        </w:tc>
        <w:tc>
          <w:tcPr>
            <w:tcW w:w="4096" w:type="dxa"/>
          </w:tcPr>
          <w:p w:rsidR="00543682" w:rsidRDefault="00543682" w:rsidP="00DF0EF9">
            <w:pPr>
              <w:pStyle w:val="Subjudul"/>
              <w:numPr>
                <w:ilvl w:val="0"/>
                <w:numId w:val="0"/>
              </w:numPr>
              <w:spacing w:after="0"/>
              <w:jc w:val="center"/>
              <w:rPr>
                <w:b w:val="0"/>
              </w:rPr>
            </w:pPr>
            <w:r>
              <w:rPr>
                <w:b w:val="0"/>
              </w:rPr>
              <w:t>(b)</w:t>
            </w:r>
          </w:p>
        </w:tc>
      </w:tr>
    </w:tbl>
    <w:p w:rsidR="008A418E" w:rsidRDefault="008A418E" w:rsidP="00543682">
      <w:pPr>
        <w:pStyle w:val="Subjudul"/>
        <w:numPr>
          <w:ilvl w:val="0"/>
          <w:numId w:val="0"/>
        </w:numPr>
        <w:ind w:left="284" w:hanging="284"/>
        <w:rPr>
          <w:b w:val="0"/>
        </w:rPr>
      </w:pPr>
    </w:p>
    <w:p w:rsidR="0007252C" w:rsidRPr="00384AC3" w:rsidRDefault="002D2B76" w:rsidP="000E2D38">
      <w:pPr>
        <w:pStyle w:val="Subjudul"/>
        <w:numPr>
          <w:ilvl w:val="0"/>
          <w:numId w:val="0"/>
        </w:numPr>
        <w:ind w:left="709"/>
        <w:jc w:val="center"/>
        <w:rPr>
          <w:b w:val="0"/>
        </w:rPr>
      </w:pPr>
      <w:r>
        <w:rPr>
          <w:b w:val="0"/>
        </w:rPr>
        <w:t xml:space="preserve">Gambar 13. </w:t>
      </w:r>
      <w:r w:rsidR="00295194">
        <w:rPr>
          <w:b w:val="0"/>
        </w:rPr>
        <w:t>Tampilan informasi kuis (a), tampilan kuis (b)</w:t>
      </w:r>
    </w:p>
    <w:p w:rsidR="0007252C" w:rsidRDefault="0007252C" w:rsidP="00D42841">
      <w:pPr>
        <w:pStyle w:val="Subjudul"/>
        <w:numPr>
          <w:ilvl w:val="0"/>
          <w:numId w:val="7"/>
        </w:numPr>
        <w:ind w:left="851" w:hanging="567"/>
      </w:pPr>
      <w:r>
        <w:t>Halaman tentang</w:t>
      </w:r>
    </w:p>
    <w:p w:rsidR="008F35D2" w:rsidRPr="00300B58" w:rsidRDefault="002817E0" w:rsidP="00631563">
      <w:pPr>
        <w:ind w:left="284"/>
        <w:rPr>
          <w:b/>
        </w:rPr>
      </w:pPr>
      <w:r>
        <w:t>H</w:t>
      </w:r>
      <w:r w:rsidR="00300B58">
        <w:t xml:space="preserve">alaman </w:t>
      </w:r>
      <w:r w:rsidR="00631563">
        <w:t>tentang adalah halaman yang</w:t>
      </w:r>
      <w:r w:rsidR="00300B58">
        <w:t xml:space="preserve"> berisi informasi</w:t>
      </w:r>
      <w:r w:rsidR="0047297F">
        <w:t xml:space="preserve"> tentang</w:t>
      </w:r>
      <w:r w:rsidR="00300B58">
        <w:t xml:space="preserve"> pembuat </w:t>
      </w:r>
      <w:r w:rsidR="00E71AF6" w:rsidRPr="00E71AF6">
        <w:rPr>
          <w:i/>
        </w:rPr>
        <w:t>game</w:t>
      </w:r>
      <w:r w:rsidR="00A908FC">
        <w:rPr>
          <w:i/>
        </w:rPr>
        <w:t xml:space="preserve">, </w:t>
      </w:r>
      <w:r w:rsidR="0047297F">
        <w:t xml:space="preserve">alasan pembuatan </w:t>
      </w:r>
      <w:r w:rsidR="00E71AF6" w:rsidRPr="00E71AF6">
        <w:rPr>
          <w:i/>
        </w:rPr>
        <w:t>game</w:t>
      </w:r>
      <w:r w:rsidR="00A908FC">
        <w:rPr>
          <w:i/>
        </w:rPr>
        <w:t xml:space="preserve"> </w:t>
      </w:r>
      <w:r w:rsidR="00A908FC">
        <w:t xml:space="preserve">dan beberapa </w:t>
      </w:r>
      <w:r w:rsidR="00D53254">
        <w:t xml:space="preserve">situs </w:t>
      </w:r>
      <w:r w:rsidR="00A908FC">
        <w:t>sumber gambar</w:t>
      </w:r>
      <w:r w:rsidR="00463314">
        <w:t xml:space="preserve"> dan </w:t>
      </w:r>
      <w:r w:rsidR="00D8469D">
        <w:t>animasi</w:t>
      </w:r>
      <w:r w:rsidR="00A908FC">
        <w:t xml:space="preserve"> yang menjadi pendukung dalam pembuatan </w:t>
      </w:r>
      <w:r w:rsidR="00E71AF6" w:rsidRPr="00E71AF6">
        <w:rPr>
          <w:i/>
        </w:rPr>
        <w:t>game</w:t>
      </w:r>
      <w:r w:rsidR="004C4E36">
        <w:t xml:space="preserve">. </w:t>
      </w:r>
      <w:r w:rsidR="006F5DD8">
        <w:rPr>
          <w:i/>
        </w:rPr>
        <w:t>User</w:t>
      </w:r>
      <w:r w:rsidR="00300B58">
        <w:t xml:space="preserve"> bisa men-</w:t>
      </w:r>
      <w:r w:rsidR="006936C8">
        <w:rPr>
          <w:i/>
        </w:rPr>
        <w:t xml:space="preserve">scroll </w:t>
      </w:r>
      <w:r w:rsidR="0098070E">
        <w:t>tampilan u</w:t>
      </w:r>
      <w:r w:rsidR="00300B58">
        <w:t>ntuk melihat informasi secara lengkap.</w:t>
      </w:r>
      <w:r w:rsidR="00631563">
        <w:t xml:space="preserve"> Tampilan halaman tentang bisa dilihat pada gambar 9.</w:t>
      </w:r>
    </w:p>
    <w:p w:rsidR="007D6321" w:rsidRDefault="008F35D2" w:rsidP="008F35D2">
      <w:pPr>
        <w:pStyle w:val="Subjudul"/>
        <w:numPr>
          <w:ilvl w:val="0"/>
          <w:numId w:val="0"/>
        </w:numPr>
        <w:ind w:left="709" w:firstLine="425"/>
        <w:jc w:val="center"/>
        <w:rPr>
          <w:b w:val="0"/>
        </w:rPr>
      </w:pPr>
      <w:r>
        <w:rPr>
          <w:b w:val="0"/>
        </w:rPr>
        <w:drawing>
          <wp:inline distT="0" distB="0" distL="0" distR="0" wp14:anchorId="3AF76ABD" wp14:editId="40C69DB7">
            <wp:extent cx="2559841" cy="1440000"/>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tang.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59841" cy="1440000"/>
                    </a:xfrm>
                    <a:prstGeom prst="rect">
                      <a:avLst/>
                    </a:prstGeom>
                  </pic:spPr>
                </pic:pic>
              </a:graphicData>
            </a:graphic>
          </wp:inline>
        </w:drawing>
      </w:r>
    </w:p>
    <w:p w:rsidR="00630800" w:rsidRDefault="00783EE7" w:rsidP="00B67B4C">
      <w:pPr>
        <w:pStyle w:val="Subjudul"/>
        <w:numPr>
          <w:ilvl w:val="0"/>
          <w:numId w:val="0"/>
        </w:numPr>
        <w:ind w:left="709" w:firstLine="425"/>
        <w:jc w:val="center"/>
        <w:rPr>
          <w:b w:val="0"/>
        </w:rPr>
      </w:pPr>
      <w:r>
        <w:rPr>
          <w:b w:val="0"/>
        </w:rPr>
        <w:t xml:space="preserve">Gambar 14. Halaman </w:t>
      </w:r>
      <w:r w:rsidR="00ED2992">
        <w:rPr>
          <w:b w:val="0"/>
        </w:rPr>
        <w:t>tentang</w:t>
      </w:r>
    </w:p>
    <w:p w:rsidR="00B67B4C" w:rsidRPr="007D6321" w:rsidRDefault="00B67B4C" w:rsidP="00B67B4C">
      <w:pPr>
        <w:pStyle w:val="Subjudul"/>
        <w:numPr>
          <w:ilvl w:val="0"/>
          <w:numId w:val="0"/>
        </w:numPr>
        <w:ind w:left="709" w:firstLine="425"/>
        <w:jc w:val="center"/>
        <w:rPr>
          <w:b w:val="0"/>
        </w:rPr>
      </w:pPr>
    </w:p>
    <w:p w:rsidR="0041026E" w:rsidRDefault="0041026E" w:rsidP="005D6EE1">
      <w:pPr>
        <w:pStyle w:val="Subjudul"/>
        <w:numPr>
          <w:ilvl w:val="0"/>
          <w:numId w:val="14"/>
        </w:numPr>
        <w:ind w:hanging="436"/>
      </w:pPr>
      <w:r>
        <w:t>Pengujian</w:t>
      </w:r>
    </w:p>
    <w:p w:rsidR="00513B1D" w:rsidRPr="00513B1D" w:rsidRDefault="00513B1D" w:rsidP="00837E9C">
      <w:pPr>
        <w:pStyle w:val="Subjudul"/>
        <w:numPr>
          <w:ilvl w:val="0"/>
          <w:numId w:val="0"/>
        </w:numPr>
        <w:ind w:left="284" w:firstLine="436"/>
        <w:rPr>
          <w:b w:val="0"/>
        </w:rPr>
      </w:pPr>
      <w:r>
        <w:rPr>
          <w:b w:val="0"/>
        </w:rPr>
        <w:t xml:space="preserve">Pengujian </w:t>
      </w:r>
      <w:r w:rsidR="00E71AF6" w:rsidRPr="00E71AF6">
        <w:rPr>
          <w:b w:val="0"/>
          <w:i/>
        </w:rPr>
        <w:t>game</w:t>
      </w:r>
      <w:r>
        <w:rPr>
          <w:b w:val="0"/>
          <w:i/>
        </w:rPr>
        <w:t xml:space="preserve"> </w:t>
      </w:r>
      <w:r>
        <w:rPr>
          <w:b w:val="0"/>
        </w:rPr>
        <w:t xml:space="preserve">edukasi </w:t>
      </w:r>
      <w:r w:rsidR="00C22353">
        <w:rPr>
          <w:b w:val="0"/>
        </w:rPr>
        <w:t>pengenalan</w:t>
      </w:r>
      <w:r>
        <w:rPr>
          <w:b w:val="0"/>
        </w:rPr>
        <w:t xml:space="preserve"> iklim dan cuaca dilakukan di SDN 02 Gonilan. Pengujian dilakukan kepada siswa kelas III dan wali kelas dengan menggunakan metode </w:t>
      </w:r>
      <w:r w:rsidR="007F50B1">
        <w:rPr>
          <w:b w:val="0"/>
          <w:i/>
        </w:rPr>
        <w:t>black box</w:t>
      </w:r>
      <w:r>
        <w:rPr>
          <w:b w:val="0"/>
          <w:i/>
        </w:rPr>
        <w:t xml:space="preserve"> </w:t>
      </w:r>
      <w:r>
        <w:rPr>
          <w:b w:val="0"/>
        </w:rPr>
        <w:t xml:space="preserve">dan </w:t>
      </w:r>
      <w:r w:rsidR="001D1E2E">
        <w:rPr>
          <w:b w:val="0"/>
        </w:rPr>
        <w:t>UAT</w:t>
      </w:r>
      <w:r>
        <w:rPr>
          <w:b w:val="0"/>
        </w:rPr>
        <w:t>.</w:t>
      </w:r>
    </w:p>
    <w:p w:rsidR="0098308F" w:rsidRDefault="0098308F" w:rsidP="005D6EE1">
      <w:pPr>
        <w:pStyle w:val="Subjudul"/>
        <w:numPr>
          <w:ilvl w:val="0"/>
          <w:numId w:val="15"/>
        </w:numPr>
        <w:ind w:left="851" w:hanging="567"/>
      </w:pPr>
      <w:r>
        <w:t xml:space="preserve">Pengujian </w:t>
      </w:r>
      <w:r w:rsidR="007F50B1">
        <w:rPr>
          <w:i/>
        </w:rPr>
        <w:t>black box</w:t>
      </w:r>
    </w:p>
    <w:p w:rsidR="00C91343" w:rsidRDefault="006A4C0B" w:rsidP="00D1105F">
      <w:pPr>
        <w:ind w:left="284"/>
        <w:rPr>
          <w:b/>
        </w:rPr>
      </w:pPr>
      <w:r w:rsidRPr="006A4C0B">
        <w:t xml:space="preserve">Pengujian </w:t>
      </w:r>
      <w:r w:rsidR="007F50B1">
        <w:rPr>
          <w:i/>
        </w:rPr>
        <w:t>black box</w:t>
      </w:r>
      <w:r w:rsidRPr="006A4C0B">
        <w:t xml:space="preserve"> </w:t>
      </w:r>
      <w:r w:rsidR="00987832">
        <w:t>dilakukan</w:t>
      </w:r>
      <w:r w:rsidRPr="006A4C0B">
        <w:t xml:space="preserve"> untuk </w:t>
      </w:r>
      <w:r w:rsidR="00B518FA">
        <w:t xml:space="preserve">menguji </w:t>
      </w:r>
      <w:r w:rsidR="00E76ECF">
        <w:t>tombol dan fitur</w:t>
      </w:r>
      <w:r w:rsidR="00B518FA">
        <w:t xml:space="preserve"> </w:t>
      </w:r>
      <w:r w:rsidRPr="006A4C0B">
        <w:t xml:space="preserve">yang ada dalam </w:t>
      </w:r>
      <w:r w:rsidR="00E71AF6" w:rsidRPr="00E71AF6">
        <w:rPr>
          <w:i/>
        </w:rPr>
        <w:t>game</w:t>
      </w:r>
      <w:r w:rsidRPr="006A4C0B">
        <w:t xml:space="preserve">, apakah sudah </w:t>
      </w:r>
      <w:r w:rsidR="00C54710">
        <w:t>berjalan</w:t>
      </w:r>
      <w:r w:rsidRPr="006A4C0B">
        <w:t xml:space="preserve"> de</w:t>
      </w:r>
      <w:r w:rsidR="00D01986">
        <w:t xml:space="preserve">ngan baik </w:t>
      </w:r>
      <w:r w:rsidR="00511A35">
        <w:t>atau belum. U</w:t>
      </w:r>
      <w:r w:rsidRPr="006A4C0B">
        <w:t>ntuk hasil pengujian dapat dilihat pada Tabel 2</w:t>
      </w:r>
      <w:r w:rsidR="001337A1">
        <w:t>.</w:t>
      </w:r>
    </w:p>
    <w:p w:rsidR="00A13E60" w:rsidRDefault="004D0DB9" w:rsidP="00A13E60">
      <w:pPr>
        <w:pStyle w:val="Subjudul"/>
        <w:numPr>
          <w:ilvl w:val="0"/>
          <w:numId w:val="0"/>
        </w:numPr>
        <w:ind w:left="284" w:hanging="284"/>
        <w:jc w:val="center"/>
        <w:rPr>
          <w:b w:val="0"/>
        </w:rPr>
      </w:pPr>
      <w:r>
        <w:rPr>
          <w:b w:val="0"/>
        </w:rPr>
        <w:lastRenderedPageBreak/>
        <w:t xml:space="preserve">Tabel 2. Hasil pengujian </w:t>
      </w:r>
      <w:r w:rsidR="007F50B1">
        <w:rPr>
          <w:b w:val="0"/>
          <w:i/>
        </w:rPr>
        <w:t>black box</w:t>
      </w:r>
    </w:p>
    <w:tbl>
      <w:tblPr>
        <w:tblStyle w:val="TableGrid"/>
        <w:tblW w:w="5000" w:type="pct"/>
        <w:tblInd w:w="392"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523"/>
        <w:gridCol w:w="1420"/>
        <w:gridCol w:w="1558"/>
        <w:gridCol w:w="3311"/>
        <w:gridCol w:w="1431"/>
      </w:tblGrid>
      <w:tr w:rsidR="00EE2105" w:rsidTr="00DE60AC">
        <w:trPr>
          <w:trHeight w:val="510"/>
        </w:trPr>
        <w:tc>
          <w:tcPr>
            <w:tcW w:w="82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Pengujian</w:t>
            </w:r>
          </w:p>
        </w:tc>
        <w:tc>
          <w:tcPr>
            <w:tcW w:w="843"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Input</w:t>
            </w:r>
          </w:p>
        </w:tc>
        <w:tc>
          <w:tcPr>
            <w:tcW w:w="1791"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Output</w:t>
            </w:r>
          </w:p>
        </w:tc>
        <w:tc>
          <w:tcPr>
            <w:tcW w:w="77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Keterangan</w:t>
            </w:r>
          </w:p>
        </w:tc>
      </w:tr>
      <w:tr w:rsidR="00F20290" w:rsidTr="00DE60AC">
        <w:trPr>
          <w:trHeight w:val="510"/>
        </w:trPr>
        <w:tc>
          <w:tcPr>
            <w:tcW w:w="824" w:type="pct"/>
            <w:vMerge w:val="restar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sidRPr="008A5F51">
              <w:rPr>
                <w:b w:val="0"/>
                <w:sz w:val="22"/>
                <w:szCs w:val="22"/>
              </w:rPr>
              <w:t>Menu utama</w:t>
            </w:r>
          </w:p>
        </w:tc>
        <w:tc>
          <w:tcPr>
            <w:tcW w:w="768" w:type="pc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Pr>
                <w:b w:val="0"/>
                <w:sz w:val="22"/>
                <w:szCs w:val="22"/>
              </w:rPr>
              <w:t>Me</w:t>
            </w:r>
            <w:r w:rsidRPr="008A5F51">
              <w:rPr>
                <w:b w:val="0"/>
                <w:sz w:val="22"/>
                <w:szCs w:val="22"/>
              </w:rPr>
              <w:t>nu main</w:t>
            </w:r>
          </w:p>
        </w:tc>
        <w:tc>
          <w:tcPr>
            <w:tcW w:w="843" w:type="pct"/>
            <w:tcBorders>
              <w:top w:val="single" w:sz="12" w:space="0" w:color="auto"/>
            </w:tcBorders>
            <w:vAlign w:val="center"/>
          </w:tcPr>
          <w:p w:rsidR="00F20290" w:rsidRPr="008A5F51" w:rsidRDefault="00F20290" w:rsidP="004F1414">
            <w:pPr>
              <w:pStyle w:val="Subjudul"/>
              <w:numPr>
                <w:ilvl w:val="0"/>
                <w:numId w:val="0"/>
              </w:numPr>
              <w:spacing w:after="0"/>
              <w:rPr>
                <w:b w:val="0"/>
                <w:sz w:val="22"/>
                <w:szCs w:val="22"/>
              </w:rPr>
            </w:pPr>
            <w:r w:rsidRPr="008A5F51">
              <w:rPr>
                <w:b w:val="0"/>
                <w:sz w:val="22"/>
                <w:szCs w:val="22"/>
              </w:rPr>
              <w:t>Pilih tombol main</w:t>
            </w:r>
            <w:r>
              <w:rPr>
                <w:b w:val="0"/>
                <w:sz w:val="22"/>
                <w:szCs w:val="22"/>
              </w:rPr>
              <w:t>.</w:t>
            </w:r>
          </w:p>
        </w:tc>
        <w:tc>
          <w:tcPr>
            <w:tcW w:w="1791" w:type="pc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w:t>
            </w:r>
            <w:r w:rsidR="00E71AF6" w:rsidRPr="00E71AF6">
              <w:rPr>
                <w:b w:val="0"/>
                <w:i/>
                <w:sz w:val="22"/>
                <w:szCs w:val="22"/>
              </w:rPr>
              <w:t>game</w:t>
            </w:r>
            <w:r w:rsidRPr="008A5F51">
              <w:rPr>
                <w:b w:val="0"/>
                <w:sz w:val="22"/>
                <w:szCs w:val="22"/>
              </w:rPr>
              <w:t xml:space="preserve"> tebak gambar </w:t>
            </w:r>
            <w:r>
              <w:rPr>
                <w:b w:val="0"/>
                <w:sz w:val="22"/>
                <w:szCs w:val="22"/>
              </w:rPr>
              <w:t>dan</w:t>
            </w:r>
            <w:r w:rsidRPr="008A5F51">
              <w:rPr>
                <w:b w:val="0"/>
                <w:sz w:val="22"/>
                <w:szCs w:val="22"/>
              </w:rPr>
              <w:t xml:space="preserve"> </w:t>
            </w:r>
            <w:r w:rsidR="001C763D" w:rsidRPr="001C763D">
              <w:rPr>
                <w:b w:val="0"/>
                <w:i/>
                <w:sz w:val="22"/>
                <w:szCs w:val="22"/>
              </w:rPr>
              <w:t>puzzle</w:t>
            </w:r>
            <w:r w:rsidRPr="008A5F51">
              <w:rPr>
                <w:b w:val="0"/>
                <w:sz w:val="22"/>
                <w:szCs w:val="22"/>
              </w:rPr>
              <w:t>.</w:t>
            </w:r>
          </w:p>
        </w:tc>
        <w:tc>
          <w:tcPr>
            <w:tcW w:w="774" w:type="pct"/>
            <w:tcBorders>
              <w:top w:val="single" w:sz="12" w:space="0" w:color="auto"/>
            </w:tcBorders>
            <w:vAlign w:val="center"/>
          </w:tcPr>
          <w:p w:rsidR="00F20290" w:rsidRPr="008A5F51"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Pr="008A5F51" w:rsidRDefault="00F20290" w:rsidP="006D3CC0">
            <w:pPr>
              <w:pStyle w:val="Subjudul"/>
              <w:numPr>
                <w:ilvl w:val="0"/>
                <w:numId w:val="0"/>
              </w:numPr>
              <w:spacing w:after="0"/>
              <w:rPr>
                <w:b w:val="0"/>
                <w:sz w:val="22"/>
                <w:szCs w:val="22"/>
              </w:rPr>
            </w:pPr>
            <w:r>
              <w:rPr>
                <w:b w:val="0"/>
                <w:sz w:val="22"/>
                <w:szCs w:val="22"/>
              </w:rPr>
              <w:t>Menu materi</w:t>
            </w:r>
          </w:p>
        </w:tc>
        <w:tc>
          <w:tcPr>
            <w:tcW w:w="843" w:type="pct"/>
            <w:vAlign w:val="center"/>
          </w:tcPr>
          <w:p w:rsidR="00F20290" w:rsidRPr="008A5F51" w:rsidRDefault="00F20290" w:rsidP="004F1414">
            <w:pPr>
              <w:pStyle w:val="Subjudul"/>
              <w:numPr>
                <w:ilvl w:val="0"/>
                <w:numId w:val="0"/>
              </w:numPr>
              <w:spacing w:after="0"/>
              <w:rPr>
                <w:b w:val="0"/>
                <w:sz w:val="22"/>
                <w:szCs w:val="22"/>
              </w:rPr>
            </w:pPr>
            <w:r>
              <w:rPr>
                <w:b w:val="0"/>
                <w:sz w:val="22"/>
                <w:szCs w:val="22"/>
              </w:rPr>
              <w:t>Pilih tombol materi.</w:t>
            </w:r>
          </w:p>
        </w:tc>
        <w:tc>
          <w:tcPr>
            <w:tcW w:w="1791" w:type="pct"/>
            <w:vAlign w:val="center"/>
          </w:tcPr>
          <w:p w:rsidR="00F20290" w:rsidRPr="008A5F51" w:rsidRDefault="00F20290" w:rsidP="006D3CC0">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materi cuaca dan materi iklim.</w:t>
            </w:r>
          </w:p>
        </w:tc>
        <w:tc>
          <w:tcPr>
            <w:tcW w:w="774" w:type="pct"/>
            <w:vAlign w:val="center"/>
          </w:tcPr>
          <w:p w:rsidR="00F20290" w:rsidRPr="008A5F51"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kuis</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uis.</w:t>
            </w:r>
          </w:p>
        </w:tc>
        <w:tc>
          <w:tcPr>
            <w:tcW w:w="1791" w:type="pct"/>
            <w:vAlign w:val="center"/>
          </w:tcPr>
          <w:p w:rsidR="00F20290" w:rsidRPr="008A5F51" w:rsidRDefault="00F20290" w:rsidP="006D3CC0">
            <w:pPr>
              <w:pStyle w:val="Subjudul"/>
              <w:numPr>
                <w:ilvl w:val="0"/>
                <w:numId w:val="0"/>
              </w:numPr>
              <w:spacing w:after="0"/>
              <w:rPr>
                <w:b w:val="0"/>
                <w:sz w:val="22"/>
                <w:szCs w:val="22"/>
              </w:rPr>
            </w:pPr>
            <w:r>
              <w:rPr>
                <w:b w:val="0"/>
                <w:sz w:val="22"/>
                <w:szCs w:val="22"/>
              </w:rPr>
              <w:t>Menampilkan menu kuis.</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tentang</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tentang.</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enu tentang.</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reset</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reset</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reset level </w:t>
            </w:r>
            <w:r w:rsidR="00E71AF6" w:rsidRPr="00E71AF6">
              <w:rPr>
                <w:b w:val="0"/>
                <w:i/>
                <w:sz w:val="22"/>
                <w:szCs w:val="22"/>
              </w:rPr>
              <w:t>game</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audio</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audio</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matikan atau menghidupkan musik</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Pr="008A5F51"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luar</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eluar.</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pilihan keluar dari </w:t>
            </w:r>
            <w:r w:rsidR="00E71AF6" w:rsidRPr="00E71AF6">
              <w:rPr>
                <w:b w:val="0"/>
                <w:i/>
                <w:sz w:val="22"/>
                <w:szCs w:val="22"/>
              </w:rPr>
              <w:t>game</w:t>
            </w:r>
            <w:r>
              <w:rPr>
                <w:b w:val="0"/>
                <w:sz w:val="22"/>
                <w:szCs w:val="22"/>
              </w:rPr>
              <w:t>.</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Pr="008A5F51" w:rsidRDefault="00F20290" w:rsidP="006D3CC0">
            <w:pPr>
              <w:pStyle w:val="Subjudul"/>
              <w:numPr>
                <w:ilvl w:val="0"/>
                <w:numId w:val="0"/>
              </w:numPr>
              <w:spacing w:after="0"/>
              <w:rPr>
                <w:b w:val="0"/>
                <w:sz w:val="22"/>
                <w:szCs w:val="22"/>
              </w:rPr>
            </w:pPr>
            <w:r>
              <w:rPr>
                <w:b w:val="0"/>
                <w:sz w:val="22"/>
                <w:szCs w:val="22"/>
              </w:rPr>
              <w:t>Menu main</w:t>
            </w: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tebak gambar</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Pr>
                <w:sz w:val="22"/>
                <w:szCs w:val="22"/>
              </w:rPr>
              <w:t>tebak gambar</w:t>
            </w:r>
            <w:r w:rsidRPr="000D3ADD">
              <w:rPr>
                <w:sz w:val="22"/>
                <w:szCs w:val="22"/>
              </w:rPr>
              <w:t>.</w:t>
            </w:r>
          </w:p>
        </w:tc>
        <w:tc>
          <w:tcPr>
            <w:tcW w:w="1791" w:type="pct"/>
            <w:vAlign w:val="center"/>
          </w:tcPr>
          <w:p w:rsidR="00F20290" w:rsidRPr="00043216" w:rsidRDefault="00F20290" w:rsidP="006D3CC0">
            <w:pPr>
              <w:pStyle w:val="Subjudul"/>
              <w:numPr>
                <w:ilvl w:val="0"/>
                <w:numId w:val="0"/>
              </w:numPr>
              <w:spacing w:after="0"/>
              <w:rPr>
                <w:b w:val="0"/>
                <w:sz w:val="22"/>
                <w:szCs w:val="22"/>
              </w:rPr>
            </w:pPr>
            <w:r>
              <w:rPr>
                <w:b w:val="0"/>
                <w:sz w:val="22"/>
                <w:szCs w:val="22"/>
              </w:rPr>
              <w:t xml:space="preserve">Menampilkan level </w:t>
            </w:r>
            <w:r w:rsidR="00E71AF6" w:rsidRPr="00E71AF6">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Level tebak gambar</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w:t>
            </w:r>
            <w:r w:rsidR="00E71AF6" w:rsidRPr="00E71AF6">
              <w:rPr>
                <w:b w:val="0"/>
                <w:i/>
                <w:sz w:val="22"/>
                <w:szCs w:val="22"/>
              </w:rPr>
              <w:t>game</w:t>
            </w:r>
            <w:r>
              <w:rPr>
                <w:b w:val="0"/>
                <w:i/>
                <w:sz w:val="22"/>
                <w:szCs w:val="22"/>
              </w:rPr>
              <w:t xml:space="preserve"> </w:t>
            </w:r>
            <w:r>
              <w:rPr>
                <w:b w:val="0"/>
                <w:sz w:val="22"/>
                <w:szCs w:val="22"/>
              </w:rPr>
              <w:t>tebak gambar.</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u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rsidRPr="000D3ADD">
              <w:rPr>
                <w:sz w:val="22"/>
                <w:szCs w:val="22"/>
              </w:rPr>
              <w:t xml:space="preserve">Pilih tombol </w:t>
            </w:r>
            <w:r w:rsidR="001C763D" w:rsidRPr="001C763D">
              <w:rPr>
                <w:i/>
                <w:sz w:val="22"/>
                <w:szCs w:val="22"/>
              </w:rPr>
              <w:t>puzzle</w:t>
            </w:r>
            <w:r w:rsidRPr="000D3ADD">
              <w:rPr>
                <w:sz w:val="22"/>
                <w:szCs w:val="22"/>
              </w:rPr>
              <w:t>.</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enu jenis iklim.</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jenis musim</w:t>
            </w:r>
          </w:p>
        </w:tc>
        <w:tc>
          <w:tcPr>
            <w:tcW w:w="843" w:type="pct"/>
            <w:vAlign w:val="center"/>
          </w:tcPr>
          <w:p w:rsidR="00F20290" w:rsidRPr="000D3ADD" w:rsidRDefault="00F20290" w:rsidP="00A408ED">
            <w:pPr>
              <w:spacing w:after="0"/>
              <w:ind w:firstLine="0"/>
              <w:jc w:val="left"/>
            </w:pPr>
            <w:r>
              <w:t>Pilih jenis musim</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level </w:t>
            </w:r>
            <w:r w:rsidR="00E71AF6" w:rsidRPr="00E71AF6">
              <w:rPr>
                <w:b w:val="0"/>
                <w:i/>
                <w:sz w:val="22"/>
                <w:szCs w:val="22"/>
              </w:rPr>
              <w:t>game</w:t>
            </w:r>
            <w:r>
              <w:rPr>
                <w:b w:val="0"/>
                <w:i/>
                <w:sz w:val="22"/>
                <w:szCs w:val="22"/>
              </w:rPr>
              <w:t xml:space="preserve"> </w:t>
            </w:r>
            <w:r w:rsidR="001C763D" w:rsidRPr="001C763D">
              <w:rPr>
                <w:b w:val="0"/>
                <w:i/>
                <w:sz w:val="22"/>
                <w:szCs w:val="22"/>
              </w:rPr>
              <w:t>puzzle</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Level </w:t>
            </w:r>
            <w:r w:rsidR="001C763D" w:rsidRPr="001C763D">
              <w:rPr>
                <w:b w:val="0"/>
                <w:i/>
                <w:sz w:val="22"/>
                <w:szCs w:val="22"/>
              </w:rPr>
              <w:t>puzzle</w:t>
            </w:r>
          </w:p>
        </w:tc>
        <w:tc>
          <w:tcPr>
            <w:tcW w:w="843" w:type="pct"/>
            <w:vAlign w:val="center"/>
          </w:tcPr>
          <w:p w:rsidR="00F20290" w:rsidRPr="000D3ADD" w:rsidRDefault="00F20290" w:rsidP="00A408ED">
            <w:pPr>
              <w:spacing w:after="0"/>
              <w:ind w:firstLine="0"/>
              <w:jc w:val="left"/>
            </w:pPr>
            <w:r>
              <w:t>Pilih tombol level</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Menampilkan </w:t>
            </w:r>
            <w:r w:rsidR="00E71AF6" w:rsidRPr="00E71AF6">
              <w:rPr>
                <w:b w:val="0"/>
                <w:i/>
                <w:sz w:val="22"/>
                <w:szCs w:val="22"/>
              </w:rPr>
              <w:t>game</w:t>
            </w:r>
            <w:r>
              <w:rPr>
                <w:b w:val="0"/>
                <w:i/>
                <w:sz w:val="22"/>
                <w:szCs w:val="22"/>
              </w:rPr>
              <w:t xml:space="preserve"> </w:t>
            </w:r>
            <w:r>
              <w:rPr>
                <w:b w:val="0"/>
                <w:sz w:val="22"/>
                <w:szCs w:val="22"/>
              </w:rPr>
              <w:t xml:space="preserve">tebak </w:t>
            </w:r>
            <w:r w:rsidR="001C763D" w:rsidRPr="001C763D">
              <w:rPr>
                <w:b w:val="0"/>
                <w:i/>
                <w:sz w:val="22"/>
                <w:szCs w:val="22"/>
              </w:rPr>
              <w:t>puzzle</w:t>
            </w:r>
            <w:r>
              <w:rPr>
                <w:b w:val="0"/>
                <w:sz w:val="22"/>
                <w:szCs w:val="22"/>
              </w:rPr>
              <w:t>.</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6D3CC0">
            <w:pPr>
              <w:pStyle w:val="Subjudul"/>
              <w:numPr>
                <w:ilvl w:val="0"/>
                <w:numId w:val="0"/>
              </w:numPr>
              <w:spacing w:after="0"/>
              <w:rPr>
                <w:b w:val="0"/>
                <w:sz w:val="22"/>
                <w:szCs w:val="22"/>
              </w:rPr>
            </w:pPr>
            <w:r>
              <w:rPr>
                <w:b w:val="0"/>
                <w:sz w:val="22"/>
                <w:szCs w:val="22"/>
              </w:rPr>
              <w:t>Menu materi</w:t>
            </w: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materi cuaca</w:t>
            </w:r>
          </w:p>
        </w:tc>
        <w:tc>
          <w:tcPr>
            <w:tcW w:w="843" w:type="pct"/>
            <w:vAlign w:val="center"/>
          </w:tcPr>
          <w:p w:rsidR="00F20290" w:rsidRPr="000D3ADD" w:rsidRDefault="00F20290" w:rsidP="00A408ED">
            <w:pPr>
              <w:spacing w:after="0"/>
              <w:ind w:firstLine="0"/>
              <w:jc w:val="left"/>
              <w:rPr>
                <w:sz w:val="22"/>
                <w:szCs w:val="22"/>
              </w:rPr>
            </w:pPr>
            <w:r w:rsidRPr="000D3ADD">
              <w:rPr>
                <w:sz w:val="22"/>
                <w:szCs w:val="22"/>
              </w:rPr>
              <w:t xml:space="preserve">Pilih tombol </w:t>
            </w:r>
            <w:r>
              <w:rPr>
                <w:sz w:val="22"/>
                <w:szCs w:val="22"/>
              </w:rPr>
              <w:t>materi cuaca</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ateri cuac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Menu materi iklim</w:t>
            </w:r>
          </w:p>
        </w:tc>
        <w:tc>
          <w:tcPr>
            <w:tcW w:w="843" w:type="pct"/>
            <w:vAlign w:val="center"/>
          </w:tcPr>
          <w:p w:rsidR="00F20290" w:rsidRPr="000D3ADD" w:rsidRDefault="00F20290" w:rsidP="00A408ED">
            <w:pPr>
              <w:spacing w:after="0"/>
              <w:ind w:firstLine="0"/>
              <w:jc w:val="left"/>
              <w:rPr>
                <w:sz w:val="22"/>
                <w:szCs w:val="22"/>
              </w:rPr>
            </w:pPr>
            <w:r>
              <w:rPr>
                <w:sz w:val="22"/>
                <w:szCs w:val="22"/>
              </w:rPr>
              <w:t>Pilih tombol materi iklim</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ateri iklim.</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 xml:space="preserve">Tombol </w:t>
            </w:r>
            <w:r w:rsidRPr="006D021B">
              <w:rPr>
                <w:b w:val="0"/>
                <w:i/>
                <w:sz w:val="22"/>
                <w:szCs w:val="22"/>
              </w:rPr>
              <w:t>next</w:t>
            </w:r>
            <w:r>
              <w:rPr>
                <w:b w:val="0"/>
                <w:sz w:val="22"/>
                <w:szCs w:val="22"/>
              </w:rPr>
              <w:t xml:space="preserve"> dan </w:t>
            </w:r>
            <w:r w:rsidRPr="006D021B">
              <w:rPr>
                <w:b w:val="0"/>
                <w:i/>
                <w:sz w:val="22"/>
                <w:szCs w:val="22"/>
              </w:rPr>
              <w:t>back</w:t>
            </w:r>
          </w:p>
        </w:tc>
        <w:tc>
          <w:tcPr>
            <w:tcW w:w="843" w:type="pct"/>
            <w:vAlign w:val="center"/>
          </w:tcPr>
          <w:p w:rsidR="00F20290" w:rsidRDefault="00F20290" w:rsidP="00A408ED">
            <w:pPr>
              <w:spacing w:after="0"/>
              <w:ind w:firstLine="0"/>
              <w:jc w:val="left"/>
              <w:rPr>
                <w:sz w:val="22"/>
                <w:szCs w:val="22"/>
              </w:rPr>
            </w:pPr>
            <w:r>
              <w:rPr>
                <w:sz w:val="22"/>
                <w:szCs w:val="22"/>
              </w:rPr>
              <w:t xml:space="preserve">Pilih tombol </w:t>
            </w:r>
            <w:r w:rsidRPr="006D021B">
              <w:rPr>
                <w:i/>
                <w:sz w:val="22"/>
                <w:szCs w:val="22"/>
              </w:rPr>
              <w:t>next</w:t>
            </w:r>
            <w:r>
              <w:rPr>
                <w:sz w:val="22"/>
                <w:szCs w:val="22"/>
              </w:rPr>
              <w:t xml:space="preserve"> dan </w:t>
            </w:r>
            <w:r w:rsidRPr="006D021B">
              <w:rPr>
                <w:i/>
                <w:sz w:val="22"/>
                <w:szCs w:val="22"/>
              </w:rPr>
              <w:t>back</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mpilkan materi selanjutnya dan sebelumny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pPr>
            <w:r>
              <w:t>Pilih tombol kembal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restart"/>
            <w:vAlign w:val="center"/>
          </w:tcPr>
          <w:p w:rsidR="00F20290" w:rsidRDefault="00F20290" w:rsidP="006D3CC0">
            <w:pPr>
              <w:pStyle w:val="Subjudul"/>
              <w:numPr>
                <w:ilvl w:val="0"/>
                <w:numId w:val="0"/>
              </w:numPr>
              <w:spacing w:after="0"/>
              <w:rPr>
                <w:b w:val="0"/>
                <w:sz w:val="22"/>
                <w:szCs w:val="22"/>
              </w:rPr>
            </w:pPr>
            <w:r>
              <w:rPr>
                <w:b w:val="0"/>
                <w:sz w:val="22"/>
                <w:szCs w:val="22"/>
              </w:rPr>
              <w:t>Menu kuis</w:t>
            </w: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mulai</w:t>
            </w:r>
          </w:p>
        </w:tc>
        <w:tc>
          <w:tcPr>
            <w:tcW w:w="843" w:type="pct"/>
            <w:vAlign w:val="center"/>
          </w:tcPr>
          <w:p w:rsidR="00F20290" w:rsidRDefault="00F20290" w:rsidP="00A408ED">
            <w:pPr>
              <w:spacing w:after="0"/>
              <w:ind w:firstLine="0"/>
              <w:jc w:val="left"/>
              <w:rPr>
                <w:sz w:val="22"/>
                <w:szCs w:val="22"/>
              </w:rPr>
            </w:pPr>
            <w:r>
              <w:rPr>
                <w:sz w:val="22"/>
                <w:szCs w:val="22"/>
              </w:rPr>
              <w:t>Pilih tombol mula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mulai kuis.</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ulangi</w:t>
            </w:r>
          </w:p>
        </w:tc>
        <w:tc>
          <w:tcPr>
            <w:tcW w:w="843" w:type="pct"/>
            <w:vAlign w:val="center"/>
          </w:tcPr>
          <w:p w:rsidR="00F20290" w:rsidRDefault="00F20290" w:rsidP="00A408ED">
            <w:pPr>
              <w:spacing w:after="0"/>
              <w:ind w:firstLine="0"/>
              <w:jc w:val="left"/>
              <w:rPr>
                <w:sz w:val="22"/>
                <w:szCs w:val="22"/>
              </w:rPr>
            </w:pPr>
            <w:r>
              <w:rPr>
                <w:sz w:val="22"/>
                <w:szCs w:val="22"/>
              </w:rPr>
              <w:t>Pilih tombol ulang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Mengulangi kuis.</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F20290" w:rsidTr="00F878E5">
        <w:trPr>
          <w:trHeight w:val="510"/>
        </w:trPr>
        <w:tc>
          <w:tcPr>
            <w:tcW w:w="824" w:type="pct"/>
            <w:vMerge/>
            <w:vAlign w:val="center"/>
          </w:tcPr>
          <w:p w:rsidR="00F20290" w:rsidRDefault="00F20290" w:rsidP="006D3CC0">
            <w:pPr>
              <w:pStyle w:val="Subjudul"/>
              <w:numPr>
                <w:ilvl w:val="0"/>
                <w:numId w:val="0"/>
              </w:numPr>
              <w:spacing w:after="0"/>
              <w:rPr>
                <w:b w:val="0"/>
                <w:sz w:val="22"/>
                <w:szCs w:val="22"/>
              </w:rPr>
            </w:pPr>
          </w:p>
        </w:tc>
        <w:tc>
          <w:tcPr>
            <w:tcW w:w="768" w:type="pct"/>
            <w:vAlign w:val="center"/>
          </w:tcPr>
          <w:p w:rsidR="00F20290" w:rsidRDefault="00F20290"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F20290" w:rsidRDefault="00F20290" w:rsidP="00A408ED">
            <w:pPr>
              <w:spacing w:after="0"/>
              <w:ind w:firstLine="0"/>
              <w:jc w:val="left"/>
              <w:rPr>
                <w:sz w:val="22"/>
                <w:szCs w:val="22"/>
              </w:rPr>
            </w:pPr>
            <w:r>
              <w:rPr>
                <w:sz w:val="22"/>
                <w:szCs w:val="22"/>
              </w:rPr>
              <w:t>Pilih tombol kembali</w:t>
            </w:r>
          </w:p>
        </w:tc>
        <w:tc>
          <w:tcPr>
            <w:tcW w:w="1791" w:type="pct"/>
            <w:vAlign w:val="center"/>
          </w:tcPr>
          <w:p w:rsidR="00F20290" w:rsidRDefault="00F20290" w:rsidP="006D3CC0">
            <w:pPr>
              <w:pStyle w:val="Subjudul"/>
              <w:numPr>
                <w:ilvl w:val="0"/>
                <w:numId w:val="0"/>
              </w:numPr>
              <w:spacing w:after="0"/>
              <w:rPr>
                <w:b w:val="0"/>
                <w:sz w:val="22"/>
                <w:szCs w:val="22"/>
              </w:rPr>
            </w:pPr>
            <w:r>
              <w:rPr>
                <w:b w:val="0"/>
                <w:sz w:val="22"/>
                <w:szCs w:val="22"/>
              </w:rPr>
              <w:t>Kembali ke menu utama.</w:t>
            </w:r>
          </w:p>
        </w:tc>
        <w:tc>
          <w:tcPr>
            <w:tcW w:w="774" w:type="pct"/>
            <w:vAlign w:val="center"/>
          </w:tcPr>
          <w:p w:rsidR="00F20290" w:rsidRDefault="00F20290" w:rsidP="006D3CC0">
            <w:pPr>
              <w:pStyle w:val="Subjudul"/>
              <w:numPr>
                <w:ilvl w:val="0"/>
                <w:numId w:val="0"/>
              </w:numPr>
              <w:spacing w:after="0"/>
              <w:rPr>
                <w:b w:val="0"/>
                <w:sz w:val="22"/>
                <w:szCs w:val="22"/>
              </w:rPr>
            </w:pPr>
            <w:r>
              <w:rPr>
                <w:b w:val="0"/>
                <w:sz w:val="22"/>
                <w:szCs w:val="22"/>
              </w:rPr>
              <w:t>Valid</w:t>
            </w:r>
          </w:p>
        </w:tc>
      </w:tr>
      <w:tr w:rsidR="000B0B02" w:rsidTr="00F878E5">
        <w:trPr>
          <w:trHeight w:val="510"/>
        </w:trPr>
        <w:tc>
          <w:tcPr>
            <w:tcW w:w="824" w:type="pct"/>
            <w:vAlign w:val="center"/>
          </w:tcPr>
          <w:p w:rsidR="000B0B02" w:rsidRDefault="000B0B02" w:rsidP="00B67510">
            <w:pPr>
              <w:pStyle w:val="Subjudul"/>
              <w:numPr>
                <w:ilvl w:val="0"/>
                <w:numId w:val="0"/>
              </w:numPr>
              <w:spacing w:after="0"/>
              <w:rPr>
                <w:b w:val="0"/>
                <w:sz w:val="22"/>
                <w:szCs w:val="22"/>
              </w:rPr>
            </w:pPr>
            <w:r>
              <w:rPr>
                <w:b w:val="0"/>
                <w:sz w:val="22"/>
                <w:szCs w:val="22"/>
              </w:rPr>
              <w:t>Menu tentang</w:t>
            </w: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rPr>
                <w:sz w:val="22"/>
                <w:szCs w:val="22"/>
              </w:rPr>
            </w:pPr>
            <w:r>
              <w:rPr>
                <w:sz w:val="22"/>
                <w:szCs w:val="22"/>
              </w:rPr>
              <w:t>Pilih tombol kembal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Kembali ke menu utam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bl>
    <w:p w:rsidR="00EE2105" w:rsidRDefault="00EE2105" w:rsidP="00EE2105">
      <w:pPr>
        <w:pStyle w:val="Subjudul"/>
        <w:numPr>
          <w:ilvl w:val="0"/>
          <w:numId w:val="0"/>
        </w:numPr>
        <w:ind w:left="709" w:firstLine="425"/>
        <w:rPr>
          <w:b w:val="0"/>
        </w:rPr>
      </w:pPr>
    </w:p>
    <w:p w:rsidR="002528BD" w:rsidRPr="002528BD" w:rsidRDefault="009A39A2" w:rsidP="005E0E2F">
      <w:pPr>
        <w:ind w:left="284"/>
      </w:pPr>
      <w:r>
        <w:t>Dari tabel 2 di atas dapat dis</w:t>
      </w:r>
      <w:r w:rsidR="00D00791">
        <w:t>i</w:t>
      </w:r>
      <w:r>
        <w:t>mpulkan</w:t>
      </w:r>
      <w:r w:rsidR="00ED40D5">
        <w:t xml:space="preserve"> bahwa</w:t>
      </w:r>
      <w:r w:rsidR="006A191B">
        <w:t>,</w:t>
      </w:r>
      <w:r>
        <w:t xml:space="preserve"> </w:t>
      </w:r>
      <w:r w:rsidR="00045656">
        <w:t xml:space="preserve">fungsi </w:t>
      </w:r>
      <w:r>
        <w:t>fitur utama</w:t>
      </w:r>
      <w:r w:rsidR="003F1F5D">
        <w:t xml:space="preserve"> dan tombol</w:t>
      </w:r>
      <w:r>
        <w:t xml:space="preserve"> pada </w:t>
      </w:r>
      <w:r w:rsidR="00E71AF6" w:rsidRPr="00E71AF6">
        <w:rPr>
          <w:i/>
        </w:rPr>
        <w:t>game</w:t>
      </w:r>
      <w:r>
        <w:t xml:space="preserve"> edukasi pengenalan iklim dan cuaca</w:t>
      </w:r>
      <w:r w:rsidR="002A2998">
        <w:t xml:space="preserve"> dapat berjalan </w:t>
      </w:r>
      <w:r w:rsidR="001A03A0">
        <w:t>semestinya</w:t>
      </w:r>
      <w:r w:rsidR="002A2998">
        <w:t>.</w:t>
      </w:r>
      <w:r w:rsidR="002528BD">
        <w:t xml:space="preserve"> Selain itu </w:t>
      </w:r>
      <w:r w:rsidR="005E0E2F">
        <w:t xml:space="preserve">dalam penelitian ini </w:t>
      </w:r>
      <w:r w:rsidR="002528BD">
        <w:t>juga dilakukan pengujian di perangkat android. Hasil pengujian dapat dilihat pada tabel 3.</w:t>
      </w:r>
    </w:p>
    <w:p w:rsidR="002166E1" w:rsidRDefault="00112EE4" w:rsidP="00283C2C">
      <w:pPr>
        <w:pStyle w:val="Subjudul"/>
        <w:numPr>
          <w:ilvl w:val="0"/>
          <w:numId w:val="0"/>
        </w:numPr>
        <w:ind w:left="284" w:hanging="284"/>
        <w:jc w:val="center"/>
        <w:rPr>
          <w:b w:val="0"/>
          <w:i/>
        </w:rPr>
      </w:pPr>
      <w:r>
        <w:rPr>
          <w:b w:val="0"/>
        </w:rPr>
        <w:lastRenderedPageBreak/>
        <w:t xml:space="preserve">Tabel 3. Hasil pengujian pada perangkat </w:t>
      </w:r>
      <w:r w:rsidRPr="00112EE4">
        <w:rPr>
          <w:b w:val="0"/>
          <w:i/>
        </w:rPr>
        <w:t>android</w:t>
      </w:r>
    </w:p>
    <w:tbl>
      <w:tblPr>
        <w:tblStyle w:val="TableGrid"/>
        <w:tblW w:w="9243" w:type="dxa"/>
        <w:tblInd w:w="392" w:type="dxa"/>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510"/>
        <w:gridCol w:w="1512"/>
        <w:gridCol w:w="5298"/>
        <w:gridCol w:w="1923"/>
      </w:tblGrid>
      <w:tr w:rsidR="003359AE" w:rsidTr="00381FD6">
        <w:tc>
          <w:tcPr>
            <w:tcW w:w="0" w:type="auto"/>
            <w:vAlign w:val="center"/>
          </w:tcPr>
          <w:p w:rsidR="007B4F9A" w:rsidRPr="00381FD6" w:rsidRDefault="00283C2C" w:rsidP="00381FD6">
            <w:pPr>
              <w:pStyle w:val="Subjudul"/>
              <w:numPr>
                <w:ilvl w:val="0"/>
                <w:numId w:val="0"/>
              </w:numPr>
              <w:spacing w:after="0"/>
            </w:pPr>
            <w:r w:rsidRPr="00381FD6">
              <w:t>No</w:t>
            </w:r>
          </w:p>
        </w:tc>
        <w:tc>
          <w:tcPr>
            <w:tcW w:w="0" w:type="auto"/>
            <w:vAlign w:val="center"/>
          </w:tcPr>
          <w:p w:rsidR="007B4F9A" w:rsidRPr="00381FD6" w:rsidRDefault="00283C2C" w:rsidP="00381FD6">
            <w:pPr>
              <w:pStyle w:val="Subjudul"/>
              <w:numPr>
                <w:ilvl w:val="0"/>
                <w:numId w:val="0"/>
              </w:numPr>
              <w:spacing w:after="0"/>
            </w:pPr>
            <w:r w:rsidRPr="00381FD6">
              <w:t>Nama</w:t>
            </w:r>
          </w:p>
        </w:tc>
        <w:tc>
          <w:tcPr>
            <w:tcW w:w="0" w:type="auto"/>
            <w:vAlign w:val="center"/>
          </w:tcPr>
          <w:p w:rsidR="007B4F9A" w:rsidRPr="00381FD6" w:rsidRDefault="00283C2C" w:rsidP="00381FD6">
            <w:pPr>
              <w:pStyle w:val="Subjudul"/>
              <w:numPr>
                <w:ilvl w:val="0"/>
                <w:numId w:val="0"/>
              </w:numPr>
              <w:spacing w:after="0"/>
            </w:pPr>
            <w:r w:rsidRPr="00381FD6">
              <w:t>Spesifikasi</w:t>
            </w:r>
          </w:p>
        </w:tc>
        <w:tc>
          <w:tcPr>
            <w:tcW w:w="0" w:type="auto"/>
            <w:vAlign w:val="center"/>
          </w:tcPr>
          <w:p w:rsidR="007B4F9A" w:rsidRPr="00381FD6" w:rsidRDefault="00283C2C" w:rsidP="00381FD6">
            <w:pPr>
              <w:pStyle w:val="Subjudul"/>
              <w:numPr>
                <w:ilvl w:val="0"/>
                <w:numId w:val="0"/>
              </w:numPr>
              <w:spacing w:after="0"/>
            </w:pPr>
            <w:r w:rsidRPr="00381FD6">
              <w:t>Keterangan</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1</w:t>
            </w:r>
          </w:p>
        </w:tc>
        <w:tc>
          <w:tcPr>
            <w:tcW w:w="0" w:type="auto"/>
            <w:vAlign w:val="center"/>
          </w:tcPr>
          <w:p w:rsidR="007B4F9A" w:rsidRDefault="003F5D4B" w:rsidP="00381FD6">
            <w:pPr>
              <w:pStyle w:val="Subjudul"/>
              <w:numPr>
                <w:ilvl w:val="0"/>
                <w:numId w:val="0"/>
              </w:numPr>
              <w:spacing w:after="0"/>
              <w:rPr>
                <w:b w:val="0"/>
              </w:rPr>
            </w:pPr>
            <w:r>
              <w:rPr>
                <w:b w:val="0"/>
              </w:rPr>
              <w:t>Redmi 3 Pro</w:t>
            </w:r>
          </w:p>
        </w:tc>
        <w:tc>
          <w:tcPr>
            <w:tcW w:w="0" w:type="auto"/>
            <w:vAlign w:val="center"/>
          </w:tcPr>
          <w:p w:rsidR="007B4F9A" w:rsidRDefault="005B6771" w:rsidP="00381FD6">
            <w:pPr>
              <w:pStyle w:val="Subjudul"/>
              <w:numPr>
                <w:ilvl w:val="0"/>
                <w:numId w:val="0"/>
              </w:numPr>
              <w:spacing w:after="0"/>
              <w:rPr>
                <w:b w:val="0"/>
              </w:rPr>
            </w:pPr>
            <w:r>
              <w:rPr>
                <w:b w:val="0"/>
              </w:rPr>
              <w:t xml:space="preserve">RAM 3GB, </w:t>
            </w:r>
            <w:r w:rsidR="003B0592">
              <w:rPr>
                <w:b w:val="0"/>
              </w:rPr>
              <w:t>Sistem operasi</w:t>
            </w:r>
            <w:r w:rsidR="00517EF8">
              <w:rPr>
                <w:b w:val="0"/>
              </w:rPr>
              <w:t xml:space="preserve"> </w:t>
            </w:r>
            <w:r w:rsidR="00517EF8" w:rsidRPr="00517EF8">
              <w:rPr>
                <w:b w:val="0"/>
              </w:rPr>
              <w:t>Android 5.1</w:t>
            </w:r>
            <w:r w:rsidR="00AB3669">
              <w:rPr>
                <w:b w:val="0"/>
              </w:rPr>
              <w:t xml:space="preserve"> </w:t>
            </w:r>
            <w:r w:rsidR="00AB3669" w:rsidRPr="00517EF8">
              <w:rPr>
                <w:b w:val="0"/>
              </w:rPr>
              <w:t>(Lollipop)</w:t>
            </w:r>
            <w:r w:rsidR="00EB372C">
              <w:rPr>
                <w:b w:val="0"/>
              </w:rPr>
              <w:t xml:space="preserve">, Resolusi layar </w:t>
            </w:r>
            <w:r w:rsidR="001E4D40">
              <w:rPr>
                <w:b w:val="0"/>
              </w:rPr>
              <w:t>720</w:t>
            </w:r>
            <w:r w:rsidR="00EB372C">
              <w:rPr>
                <w:b w:val="0"/>
              </w:rPr>
              <w:t xml:space="preserve"> x</w:t>
            </w:r>
            <w:r w:rsidR="001E4D40">
              <w:rPr>
                <w:b w:val="0"/>
              </w:rPr>
              <w:t xml:space="preserve"> 1280</w:t>
            </w:r>
          </w:p>
        </w:tc>
        <w:tc>
          <w:tcPr>
            <w:tcW w:w="0" w:type="auto"/>
            <w:vAlign w:val="center"/>
          </w:tcPr>
          <w:p w:rsidR="007B4F9A" w:rsidRDefault="001161B6"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2</w:t>
            </w:r>
          </w:p>
        </w:tc>
        <w:tc>
          <w:tcPr>
            <w:tcW w:w="0" w:type="auto"/>
            <w:vAlign w:val="center"/>
          </w:tcPr>
          <w:p w:rsidR="007B4F9A" w:rsidRDefault="00A65913" w:rsidP="00381FD6">
            <w:pPr>
              <w:pStyle w:val="Subjudul"/>
              <w:numPr>
                <w:ilvl w:val="0"/>
                <w:numId w:val="0"/>
              </w:numPr>
              <w:spacing w:after="0"/>
              <w:rPr>
                <w:b w:val="0"/>
              </w:rPr>
            </w:pPr>
            <w:r>
              <w:rPr>
                <w:b w:val="0"/>
              </w:rPr>
              <w:t>Redmi Note 2</w:t>
            </w:r>
          </w:p>
        </w:tc>
        <w:tc>
          <w:tcPr>
            <w:tcW w:w="0" w:type="auto"/>
            <w:vAlign w:val="center"/>
          </w:tcPr>
          <w:p w:rsidR="007B4F9A" w:rsidRDefault="005B6771" w:rsidP="00381FD6">
            <w:pPr>
              <w:pStyle w:val="Subjudul"/>
              <w:numPr>
                <w:ilvl w:val="0"/>
                <w:numId w:val="0"/>
              </w:numPr>
              <w:spacing w:after="0"/>
              <w:rPr>
                <w:b w:val="0"/>
              </w:rPr>
            </w:pPr>
            <w:r>
              <w:rPr>
                <w:b w:val="0"/>
              </w:rPr>
              <w:t>RAM 2GB</w:t>
            </w:r>
            <w:r w:rsidR="00A65913">
              <w:rPr>
                <w:b w:val="0"/>
              </w:rPr>
              <w:t>,</w:t>
            </w:r>
            <w:r>
              <w:rPr>
                <w:b w:val="0"/>
              </w:rPr>
              <w:t xml:space="preserve"> </w:t>
            </w:r>
            <w:r w:rsidR="003B0592">
              <w:rPr>
                <w:b w:val="0"/>
              </w:rPr>
              <w:t>Sistem operasi</w:t>
            </w:r>
            <w:r w:rsidR="003B0592" w:rsidRPr="00517EF8">
              <w:rPr>
                <w:b w:val="0"/>
              </w:rPr>
              <w:t xml:space="preserve"> </w:t>
            </w:r>
            <w:r w:rsidR="00517EF8" w:rsidRPr="00517EF8">
              <w:rPr>
                <w:b w:val="0"/>
              </w:rPr>
              <w:t>Android 5.1.1 (Lollipop)</w:t>
            </w:r>
            <w:r>
              <w:rPr>
                <w:b w:val="0"/>
              </w:rPr>
              <w:t xml:space="preserve">, </w:t>
            </w:r>
            <w:r w:rsidR="008713B8">
              <w:rPr>
                <w:b w:val="0"/>
              </w:rPr>
              <w:t xml:space="preserve">Resolusi layar </w:t>
            </w:r>
            <w:r w:rsidR="001E4D40">
              <w:rPr>
                <w:b w:val="0"/>
              </w:rPr>
              <w:t>1080</w:t>
            </w:r>
            <w:r w:rsidR="008713B8">
              <w:rPr>
                <w:b w:val="0"/>
              </w:rPr>
              <w:t xml:space="preserve"> x</w:t>
            </w:r>
            <w:r w:rsidR="001E4D40">
              <w:rPr>
                <w:b w:val="0"/>
              </w:rPr>
              <w:t xml:space="preserve"> 1920</w:t>
            </w:r>
          </w:p>
        </w:tc>
        <w:tc>
          <w:tcPr>
            <w:tcW w:w="0" w:type="auto"/>
            <w:vAlign w:val="center"/>
          </w:tcPr>
          <w:p w:rsidR="007B4F9A" w:rsidRDefault="00FC1AE8" w:rsidP="00381FD6">
            <w:pPr>
              <w:pStyle w:val="Subjudul"/>
              <w:numPr>
                <w:ilvl w:val="0"/>
                <w:numId w:val="0"/>
              </w:numPr>
              <w:spacing w:after="0"/>
              <w:rPr>
                <w:b w:val="0"/>
              </w:rPr>
            </w:pPr>
            <w:r>
              <w:rPr>
                <w:b w:val="0"/>
              </w:rPr>
              <w:t>Berjalan dengan baik</w:t>
            </w:r>
          </w:p>
        </w:tc>
      </w:tr>
      <w:tr w:rsidR="006A2E10" w:rsidTr="00381FD6">
        <w:trPr>
          <w:trHeight w:val="567"/>
        </w:trPr>
        <w:tc>
          <w:tcPr>
            <w:tcW w:w="0" w:type="auto"/>
            <w:vAlign w:val="center"/>
          </w:tcPr>
          <w:p w:rsidR="007B4F9A" w:rsidRDefault="003F5D4B" w:rsidP="00381FD6">
            <w:pPr>
              <w:pStyle w:val="Subjudul"/>
              <w:numPr>
                <w:ilvl w:val="0"/>
                <w:numId w:val="0"/>
              </w:numPr>
              <w:spacing w:after="0"/>
              <w:rPr>
                <w:b w:val="0"/>
              </w:rPr>
            </w:pPr>
            <w:r>
              <w:rPr>
                <w:b w:val="0"/>
              </w:rPr>
              <w:t>3</w:t>
            </w:r>
          </w:p>
        </w:tc>
        <w:tc>
          <w:tcPr>
            <w:tcW w:w="0" w:type="auto"/>
            <w:vAlign w:val="center"/>
          </w:tcPr>
          <w:p w:rsidR="007B4F9A" w:rsidRDefault="001E4D40" w:rsidP="00381FD6">
            <w:pPr>
              <w:pStyle w:val="Subjudul"/>
              <w:numPr>
                <w:ilvl w:val="0"/>
                <w:numId w:val="0"/>
              </w:numPr>
              <w:spacing w:after="0"/>
              <w:rPr>
                <w:b w:val="0"/>
              </w:rPr>
            </w:pPr>
            <w:r>
              <w:rPr>
                <w:b w:val="0"/>
              </w:rPr>
              <w:t>Redmi Note 5 Pro</w:t>
            </w:r>
          </w:p>
        </w:tc>
        <w:tc>
          <w:tcPr>
            <w:tcW w:w="0" w:type="auto"/>
            <w:vAlign w:val="center"/>
          </w:tcPr>
          <w:p w:rsidR="007B4F9A" w:rsidRDefault="00A65913" w:rsidP="00381FD6">
            <w:pPr>
              <w:pStyle w:val="Subjudul"/>
              <w:numPr>
                <w:ilvl w:val="0"/>
                <w:numId w:val="0"/>
              </w:numPr>
              <w:spacing w:after="0"/>
              <w:rPr>
                <w:b w:val="0"/>
              </w:rPr>
            </w:pPr>
            <w:r>
              <w:rPr>
                <w:b w:val="0"/>
              </w:rPr>
              <w:t xml:space="preserve">RAM 4GB, </w:t>
            </w:r>
            <w:r w:rsidR="003B0592">
              <w:rPr>
                <w:b w:val="0"/>
              </w:rPr>
              <w:t xml:space="preserve">Sistem operasi </w:t>
            </w:r>
            <w:r w:rsidR="003B0592" w:rsidRPr="003B0592">
              <w:rPr>
                <w:b w:val="0"/>
              </w:rPr>
              <w:t>Android 7.1.2 (Nougat)</w:t>
            </w:r>
            <w:r w:rsidR="001E4D40">
              <w:rPr>
                <w:b w:val="0"/>
              </w:rPr>
              <w:t xml:space="preserve">, Resolusi </w:t>
            </w:r>
            <w:r w:rsidR="003B0592">
              <w:rPr>
                <w:b w:val="0"/>
              </w:rPr>
              <w:t>layar 1080 x</w:t>
            </w:r>
            <w:r w:rsidR="001E4D40">
              <w:rPr>
                <w:b w:val="0"/>
              </w:rPr>
              <w:t xml:space="preserve"> 2160</w:t>
            </w:r>
          </w:p>
        </w:tc>
        <w:tc>
          <w:tcPr>
            <w:tcW w:w="0" w:type="auto"/>
            <w:vAlign w:val="center"/>
          </w:tcPr>
          <w:p w:rsidR="007B4F9A" w:rsidRDefault="00C87458" w:rsidP="00381FD6">
            <w:pPr>
              <w:pStyle w:val="Subjudul"/>
              <w:numPr>
                <w:ilvl w:val="0"/>
                <w:numId w:val="0"/>
              </w:numPr>
              <w:spacing w:after="0"/>
              <w:rPr>
                <w:b w:val="0"/>
              </w:rPr>
            </w:pPr>
            <w:r>
              <w:rPr>
                <w:b w:val="0"/>
              </w:rPr>
              <w:t>Berjalan dengan baik</w:t>
            </w:r>
          </w:p>
        </w:tc>
      </w:tr>
    </w:tbl>
    <w:p w:rsidR="0097600C" w:rsidRDefault="0097600C" w:rsidP="00EF408A">
      <w:pPr>
        <w:pStyle w:val="Subjudul"/>
        <w:numPr>
          <w:ilvl w:val="0"/>
          <w:numId w:val="0"/>
        </w:numPr>
        <w:rPr>
          <w:b w:val="0"/>
        </w:rPr>
      </w:pPr>
    </w:p>
    <w:p w:rsidR="00022B55" w:rsidRDefault="00520C55" w:rsidP="00022B55">
      <w:pPr>
        <w:ind w:left="284"/>
        <w:rPr>
          <w:i/>
        </w:rPr>
      </w:pPr>
      <w:r>
        <w:t>Berdasarkan hasil pengujian pada perang</w:t>
      </w:r>
      <w:r w:rsidR="00B54C9E">
        <w:t>kat android pada tabel 3 diatas</w:t>
      </w:r>
      <w:r>
        <w:t xml:space="preserve"> dapat disimpulkan bahwa</w:t>
      </w:r>
      <w:r w:rsidR="00B54C9E">
        <w:t>,</w:t>
      </w:r>
      <w:r w:rsidR="00C46A4F">
        <w:t xml:space="preserve"> </w:t>
      </w:r>
      <w:r w:rsidR="00E71AF6" w:rsidRPr="00E71AF6">
        <w:rPr>
          <w:i/>
        </w:rPr>
        <w:t>game</w:t>
      </w:r>
      <w:r w:rsidR="00C46A4F">
        <w:t xml:space="preserve"> edukasi pengenalan iklim dan cuaca</w:t>
      </w:r>
      <w:r w:rsidR="008069AA">
        <w:t xml:space="preserve"> dapat berjalan dengan baik pada beberapa perangkat</w:t>
      </w:r>
      <w:r w:rsidR="0036039B">
        <w:rPr>
          <w:i/>
        </w:rPr>
        <w:t xml:space="preserve"> </w:t>
      </w:r>
      <w:r w:rsidR="0036039B" w:rsidRPr="007C121D">
        <w:t>android</w:t>
      </w:r>
      <w:r w:rsidR="0036039B">
        <w:rPr>
          <w:i/>
        </w:rPr>
        <w:t xml:space="preserve"> </w:t>
      </w:r>
      <w:r w:rsidR="0036039B">
        <w:t xml:space="preserve">yang memiliki kapasitas </w:t>
      </w:r>
      <w:r w:rsidR="00327AC2">
        <w:t xml:space="preserve">RAM, </w:t>
      </w:r>
      <w:r w:rsidR="009F0255">
        <w:t>s</w:t>
      </w:r>
      <w:r w:rsidR="005B6771">
        <w:t>istem operasi</w:t>
      </w:r>
      <w:r w:rsidR="009F0255">
        <w:t xml:space="preserve"> dan r</w:t>
      </w:r>
      <w:r w:rsidR="00327AC2">
        <w:t>esolusi layar yang berbeda-beda</w:t>
      </w:r>
      <w:r w:rsidR="008069AA">
        <w:rPr>
          <w:i/>
        </w:rPr>
        <w:t>.</w:t>
      </w:r>
    </w:p>
    <w:p w:rsidR="00164971" w:rsidRPr="00022B55" w:rsidRDefault="00164971" w:rsidP="00022B55">
      <w:pPr>
        <w:pStyle w:val="ListParagraph"/>
        <w:numPr>
          <w:ilvl w:val="0"/>
          <w:numId w:val="15"/>
        </w:numPr>
        <w:ind w:left="993" w:hanging="709"/>
        <w:rPr>
          <w:b/>
          <w:i/>
        </w:rPr>
      </w:pPr>
      <w:r w:rsidRPr="00022B55">
        <w:rPr>
          <w:b/>
        </w:rPr>
        <w:t xml:space="preserve">Pengujian </w:t>
      </w:r>
      <w:r w:rsidR="00836BF1">
        <w:rPr>
          <w:b/>
        </w:rPr>
        <w:t>kepada calon pengguna</w:t>
      </w:r>
    </w:p>
    <w:p w:rsidR="00164971" w:rsidRDefault="00D34E13" w:rsidP="00164971">
      <w:pPr>
        <w:ind w:left="284"/>
      </w:pPr>
      <w:r>
        <w:t>Pengujian dilakukan kepada sis</w:t>
      </w:r>
      <w:r w:rsidR="00164971">
        <w:t>wa</w:t>
      </w:r>
      <w:r w:rsidR="002468D0">
        <w:t xml:space="preserve"> dan guru</w:t>
      </w:r>
      <w:r w:rsidR="00164971">
        <w:t xml:space="preserve"> kelas III SD Negeri 02 Gonilan dengan cara mendemokan </w:t>
      </w:r>
      <w:r w:rsidR="00E71AF6" w:rsidRPr="00E71AF6">
        <w:rPr>
          <w:i/>
        </w:rPr>
        <w:t>game</w:t>
      </w:r>
      <w:r w:rsidR="00164971">
        <w:rPr>
          <w:i/>
        </w:rPr>
        <w:t xml:space="preserve"> </w:t>
      </w:r>
      <w:r w:rsidR="00164971">
        <w:t xml:space="preserve">secara </w:t>
      </w:r>
      <w:r w:rsidR="009B62A5">
        <w:t>langsung</w:t>
      </w:r>
      <w:r w:rsidR="00164971">
        <w:t xml:space="preserve"> di depan kelas. Setelah mendemokan </w:t>
      </w:r>
      <w:r w:rsidR="00E71AF6" w:rsidRPr="00E71AF6">
        <w:rPr>
          <w:i/>
        </w:rPr>
        <w:t>game</w:t>
      </w:r>
      <w:r w:rsidR="00164971">
        <w:rPr>
          <w:i/>
        </w:rPr>
        <w:t xml:space="preserve"> </w:t>
      </w:r>
      <w:r w:rsidR="00164971">
        <w:t>di</w:t>
      </w:r>
      <w:r w:rsidR="00A03AFE">
        <w:t xml:space="preserve"> </w:t>
      </w:r>
      <w:r w:rsidR="000B3F74">
        <w:t>depan kelas</w:t>
      </w:r>
      <w:r w:rsidR="00164971">
        <w:t xml:space="preserve"> guru dan siswa diminta mencoba </w:t>
      </w:r>
      <w:r w:rsidR="00E71AF6" w:rsidRPr="00E71AF6">
        <w:rPr>
          <w:i/>
        </w:rPr>
        <w:t>game</w:t>
      </w:r>
      <w:r w:rsidR="00164971">
        <w:rPr>
          <w:i/>
        </w:rPr>
        <w:t xml:space="preserve"> </w:t>
      </w:r>
      <w:r w:rsidR="00164971">
        <w:t>secara langsung</w:t>
      </w:r>
      <w:r w:rsidR="000B3F74">
        <w:t>,</w:t>
      </w:r>
      <w:r w:rsidR="00164971">
        <w:t xml:space="preserve"> kemudian diberikan </w:t>
      </w:r>
      <w:r w:rsidR="00C8787E">
        <w:t>kuesioner</w:t>
      </w:r>
      <w:r w:rsidR="00164971">
        <w:t xml:space="preserve"> untuk menilai </w:t>
      </w:r>
      <w:r w:rsidR="00E71AF6" w:rsidRPr="00E71AF6">
        <w:rPr>
          <w:i/>
        </w:rPr>
        <w:t>game</w:t>
      </w:r>
      <w:r w:rsidR="00164971">
        <w:rPr>
          <w:i/>
        </w:rPr>
        <w:t xml:space="preserve"> </w:t>
      </w:r>
      <w:r w:rsidR="000B3F74">
        <w:t xml:space="preserve">yang telah mereka </w:t>
      </w:r>
      <w:r w:rsidR="00164971">
        <w:t xml:space="preserve">coba. </w:t>
      </w:r>
      <w:r w:rsidR="000850FA">
        <w:t>R</w:t>
      </w:r>
      <w:r w:rsidR="00164971">
        <w:t xml:space="preserve">esponden berjumlah </w:t>
      </w:r>
      <w:r w:rsidR="00D73DED">
        <w:t>19</w:t>
      </w:r>
      <w:r w:rsidR="00164971">
        <w:t xml:space="preserve"> si</w:t>
      </w:r>
      <w:r w:rsidR="00441214">
        <w:t xml:space="preserve">swa dan 1 guru kelas III. Hasil kuesioner </w:t>
      </w:r>
      <w:r w:rsidR="00164971">
        <w:t>dapat dilihat pada tabel</w:t>
      </w:r>
      <w:r w:rsidR="00164971">
        <w:rPr>
          <w:b/>
        </w:rPr>
        <w:t xml:space="preserve"> </w:t>
      </w:r>
      <w:r w:rsidR="00164971">
        <w:t>4.</w:t>
      </w:r>
      <w:r w:rsidR="00BD2A41">
        <w:t xml:space="preserve"> Untuk keterangan pertanyaan dapat dilihat pada tabel 5.</w:t>
      </w:r>
    </w:p>
    <w:p w:rsidR="00164971" w:rsidRDefault="00164971" w:rsidP="00164971">
      <w:pPr>
        <w:ind w:left="284" w:firstLine="0"/>
      </w:pPr>
      <w:r>
        <w:t xml:space="preserve">Data yang didapat dari </w:t>
      </w:r>
      <w:r w:rsidR="00C8787E">
        <w:t>kuesioner</w:t>
      </w:r>
      <w:r>
        <w:t xml:space="preserve"> dihitung dengan menggunakan rumus persamaan 1.</w:t>
      </w:r>
    </w:p>
    <w:p w:rsidR="00164971" w:rsidRDefault="00164971" w:rsidP="00164971">
      <w:pPr>
        <w:ind w:left="284" w:firstLine="0"/>
        <w:jc w:val="center"/>
        <w:rPr>
          <w:rFonts w:eastAsiaTheme="minorEastAsia"/>
        </w:rPr>
      </w:pPr>
      <m:oMath>
        <m:r>
          <w:rPr>
            <w:rFonts w:ascii="Cambria Math" w:hAnsi="Cambria Math"/>
          </w:rPr>
          <m:t xml:space="preserve">Rumus= </m:t>
        </m:r>
        <m:f>
          <m:fPr>
            <m:ctrlPr>
              <w:rPr>
                <w:rFonts w:ascii="Cambria Math" w:hAnsi="Cambria Math"/>
                <w:i/>
              </w:rPr>
            </m:ctrlPr>
          </m:fPr>
          <m:num>
            <m:r>
              <w:rPr>
                <w:rFonts w:ascii="Cambria Math" w:hAnsi="Cambria Math"/>
              </w:rPr>
              <m:t>∑ Nilai</m:t>
            </m:r>
          </m:num>
          <m:den>
            <m:r>
              <w:rPr>
                <w:rFonts w:ascii="Cambria Math" w:hAnsi="Cambria Math"/>
              </w:rPr>
              <m:t>∑ Nilai maksimal</m:t>
            </m:r>
          </m:den>
        </m:f>
        <m:r>
          <w:rPr>
            <w:rFonts w:ascii="Cambria Math" w:hAnsi="Cambria Math"/>
          </w:rPr>
          <m:t xml:space="preserve"> ×100%</m:t>
        </m:r>
      </m:oMath>
      <w:r>
        <w:rPr>
          <w:rFonts w:eastAsiaTheme="minorEastAsia"/>
        </w:rPr>
        <w:t xml:space="preserve"> . . . . . (1)</w:t>
      </w:r>
    </w:p>
    <w:p w:rsidR="00164971" w:rsidRDefault="00164971" w:rsidP="00164971">
      <w:pPr>
        <w:ind w:left="284" w:firstLine="0"/>
        <w:jc w:val="left"/>
        <w:rPr>
          <w:rFonts w:eastAsiaTheme="minorEastAsia"/>
        </w:rPr>
      </w:pPr>
      <w:r>
        <w:rPr>
          <w:rFonts w:eastAsiaTheme="minorEastAsia"/>
        </w:rPr>
        <w:t>Nilai maksimal didapatkan dengan melakukan perhitungan menggunakan persamaan 2.</w:t>
      </w:r>
    </w:p>
    <w:p w:rsidR="00164971" w:rsidRDefault="00164971" w:rsidP="00164971">
      <w:pPr>
        <w:ind w:left="284" w:firstLine="0"/>
        <w:jc w:val="center"/>
        <w:rPr>
          <w:rFonts w:eastAsiaTheme="minorEastAsia"/>
        </w:rPr>
      </w:pPr>
      <m:oMath>
        <m:r>
          <w:rPr>
            <w:rFonts w:ascii="Cambria Math" w:eastAsiaTheme="minorEastAsia" w:hAnsi="Cambria Math"/>
          </w:rPr>
          <m:t>Nilai maksimal = ∑Responden ×N</m:t>
        </m:r>
        <m:r>
          <w:rPr>
            <w:rFonts w:ascii="Cambria Math" w:eastAsiaTheme="minorEastAsia" w:hAnsi="Cambria Math"/>
          </w:rPr>
          <m:t>ilai SS</m:t>
        </m:r>
      </m:oMath>
      <w:r>
        <w:rPr>
          <w:rFonts w:eastAsiaTheme="minorEastAsia"/>
        </w:rPr>
        <w:t xml:space="preserve"> . . . . . (2)</w:t>
      </w:r>
    </w:p>
    <w:p w:rsidR="00164971" w:rsidRDefault="00164971" w:rsidP="000F7251">
      <w:pPr>
        <w:ind w:left="284" w:firstLine="0"/>
        <w:jc w:val="left"/>
        <w:rPr>
          <w:rFonts w:eastAsiaTheme="minorEastAsia"/>
        </w:rPr>
      </w:pPr>
      <w:r>
        <w:rPr>
          <w:rFonts w:eastAsiaTheme="minorEastAsia"/>
        </w:rPr>
        <w:t xml:space="preserve">Pada </w:t>
      </w:r>
      <w:r w:rsidR="00D70F42">
        <w:rPr>
          <w:rFonts w:eastAsiaTheme="minorEastAsia"/>
        </w:rPr>
        <w:t>pengujian</w:t>
      </w:r>
      <w:r>
        <w:rPr>
          <w:rFonts w:eastAsiaTheme="minorEastAsia"/>
        </w:rPr>
        <w:t xml:space="preserve"> ini jumlah responden adalah </w:t>
      </w:r>
      <w:r w:rsidR="00A02288">
        <w:rPr>
          <w:rFonts w:eastAsiaTheme="minorEastAsia"/>
        </w:rPr>
        <w:t>20</w:t>
      </w:r>
      <w:r>
        <w:rPr>
          <w:rFonts w:eastAsiaTheme="minorEastAsia"/>
        </w:rPr>
        <w:t xml:space="preserve"> orang, oleh kare</w:t>
      </w:r>
      <w:r w:rsidR="001A2FAC">
        <w:rPr>
          <w:rFonts w:eastAsiaTheme="minorEastAsia"/>
        </w:rPr>
        <w:t xml:space="preserve">na itu nilai maksimal adalah </w:t>
      </w:r>
      <w:r w:rsidR="006A5FE2">
        <w:rPr>
          <w:rFonts w:eastAsiaTheme="minorEastAsia"/>
        </w:rPr>
        <w:t>100</w:t>
      </w:r>
      <w:r>
        <w:rPr>
          <w:rFonts w:eastAsiaTheme="minorEastAsia"/>
        </w:rPr>
        <w:t xml:space="preserve">, didapat dari </w:t>
      </w:r>
      <w:r w:rsidR="009404F8">
        <w:rPr>
          <w:rFonts w:eastAsiaTheme="minorEastAsia"/>
        </w:rPr>
        <w:t xml:space="preserve">jumlah responden dikali nilai </w:t>
      </w:r>
      <w:r w:rsidR="005267F9">
        <w:rPr>
          <w:rFonts w:eastAsiaTheme="minorEastAsia"/>
        </w:rPr>
        <w:t>sangat setuju</w:t>
      </w:r>
      <w:r w:rsidR="009404F8">
        <w:rPr>
          <w:rFonts w:eastAsiaTheme="minorEastAsia"/>
        </w:rPr>
        <w:t xml:space="preserve"> ( </w:t>
      </w:r>
      <w:r w:rsidR="006A5FE2">
        <w:rPr>
          <w:rFonts w:eastAsiaTheme="minorEastAsia"/>
        </w:rPr>
        <w:t>20</w:t>
      </w:r>
      <w:r w:rsidR="009404F8">
        <w:rPr>
          <w:rFonts w:eastAsiaTheme="minorEastAsia"/>
        </w:rPr>
        <w:t xml:space="preserve"> x 5 )</w:t>
      </w:r>
      <w:r>
        <w:rPr>
          <w:rFonts w:eastAsiaTheme="minorEastAsia"/>
        </w:rPr>
        <w:t>.</w:t>
      </w:r>
    </w:p>
    <w:p w:rsidR="00164971" w:rsidRDefault="00164971" w:rsidP="00164971">
      <w:pPr>
        <w:ind w:left="284" w:firstLine="0"/>
        <w:jc w:val="center"/>
        <w:rPr>
          <w:rFonts w:eastAsiaTheme="minorEastAsia"/>
        </w:rPr>
      </w:pPr>
      <w:r>
        <w:rPr>
          <w:rFonts w:eastAsiaTheme="minorEastAsia"/>
        </w:rPr>
        <w:t xml:space="preserve">Tabel 4. Hasil </w:t>
      </w:r>
      <w:r w:rsidR="00905E78">
        <w:rPr>
          <w:rFonts w:eastAsiaTheme="minorEastAsia"/>
        </w:rPr>
        <w:t>Kuesioner</w:t>
      </w:r>
    </w:p>
    <w:tbl>
      <w:tblPr>
        <w:tblStyle w:val="TableGrid"/>
        <w:tblW w:w="5000" w:type="pct"/>
        <w:tblInd w:w="392" w:type="dxa"/>
        <w:tblBorders>
          <w:top w:val="single" w:sz="18" w:space="0" w:color="auto"/>
          <w:left w:val="none" w:sz="0" w:space="0" w:color="auto"/>
          <w:bottom w:val="single" w:sz="18" w:space="0" w:color="auto"/>
          <w:right w:val="none" w:sz="0" w:space="0" w:color="auto"/>
          <w:insideH w:val="single" w:sz="6" w:space="0" w:color="auto"/>
          <w:insideV w:val="none" w:sz="0" w:space="0" w:color="auto"/>
        </w:tblBorders>
        <w:tblLook w:val="04A0" w:firstRow="1" w:lastRow="0" w:firstColumn="1" w:lastColumn="0" w:noHBand="0" w:noVBand="1"/>
      </w:tblPr>
      <w:tblGrid>
        <w:gridCol w:w="596"/>
        <w:gridCol w:w="1683"/>
        <w:gridCol w:w="763"/>
        <w:gridCol w:w="630"/>
        <w:gridCol w:w="670"/>
        <w:gridCol w:w="790"/>
        <w:gridCol w:w="923"/>
        <w:gridCol w:w="1581"/>
        <w:gridCol w:w="1607"/>
      </w:tblGrid>
      <w:tr w:rsidR="00164971" w:rsidTr="00AB0E64">
        <w:trPr>
          <w:trHeight w:val="283"/>
        </w:trPr>
        <w:tc>
          <w:tcPr>
            <w:tcW w:w="5000" w:type="pct"/>
            <w:gridSpan w:val="9"/>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Jumlah jawaban</w:t>
            </w:r>
          </w:p>
        </w:tc>
      </w:tr>
      <w:tr w:rsidR="00164971" w:rsidTr="00AB0E64">
        <w:trPr>
          <w:trHeight w:val="283"/>
        </w:trPr>
        <w:tc>
          <w:tcPr>
            <w:tcW w:w="326"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No</w:t>
            </w:r>
          </w:p>
        </w:tc>
        <w:tc>
          <w:tcPr>
            <w:tcW w:w="914"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Pertanyaan</w:t>
            </w:r>
          </w:p>
        </w:tc>
        <w:tc>
          <w:tcPr>
            <w:tcW w:w="413"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SS(5)</w:t>
            </w:r>
          </w:p>
        </w:tc>
        <w:tc>
          <w:tcPr>
            <w:tcW w:w="341"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S(4)</w:t>
            </w:r>
          </w:p>
        </w:tc>
        <w:tc>
          <w:tcPr>
            <w:tcW w:w="362"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N(3)</w:t>
            </w:r>
          </w:p>
        </w:tc>
        <w:tc>
          <w:tcPr>
            <w:tcW w:w="420"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TS(2)</w:t>
            </w:r>
          </w:p>
        </w:tc>
        <w:tc>
          <w:tcPr>
            <w:tcW w:w="492"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STS(1)</w:t>
            </w:r>
          </w:p>
        </w:tc>
        <w:tc>
          <w:tcPr>
            <w:tcW w:w="859"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Total nilai</w:t>
            </w:r>
          </w:p>
        </w:tc>
        <w:tc>
          <w:tcPr>
            <w:tcW w:w="873" w:type="pct"/>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Persentase</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1</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1</w:t>
            </w:r>
          </w:p>
        </w:tc>
        <w:tc>
          <w:tcPr>
            <w:tcW w:w="413" w:type="pct"/>
            <w:vAlign w:val="center"/>
          </w:tcPr>
          <w:p w:rsidR="00164971" w:rsidRDefault="000C4245" w:rsidP="007B298C">
            <w:pPr>
              <w:spacing w:after="0"/>
              <w:ind w:firstLine="0"/>
              <w:jc w:val="center"/>
              <w:rPr>
                <w:rFonts w:eastAsiaTheme="minorEastAsia"/>
              </w:rPr>
            </w:pPr>
            <w:r>
              <w:rPr>
                <w:rFonts w:eastAsiaTheme="minorEastAsia"/>
              </w:rPr>
              <w:t>17</w:t>
            </w:r>
          </w:p>
        </w:tc>
        <w:tc>
          <w:tcPr>
            <w:tcW w:w="341" w:type="pct"/>
            <w:vAlign w:val="center"/>
          </w:tcPr>
          <w:p w:rsidR="00164971" w:rsidRDefault="00130F94" w:rsidP="007B298C">
            <w:pPr>
              <w:spacing w:after="0"/>
              <w:ind w:firstLine="0"/>
              <w:jc w:val="center"/>
              <w:rPr>
                <w:rFonts w:eastAsiaTheme="minorEastAsia"/>
              </w:rPr>
            </w:pPr>
            <w:r>
              <w:rPr>
                <w:rFonts w:eastAsiaTheme="minorEastAsia"/>
              </w:rPr>
              <w:t>3</w:t>
            </w:r>
          </w:p>
        </w:tc>
        <w:tc>
          <w:tcPr>
            <w:tcW w:w="362" w:type="pct"/>
            <w:vAlign w:val="center"/>
          </w:tcPr>
          <w:p w:rsidR="00164971" w:rsidRDefault="00DF0C49" w:rsidP="007B298C">
            <w:pPr>
              <w:spacing w:after="0"/>
              <w:ind w:firstLine="0"/>
              <w:jc w:val="center"/>
              <w:rPr>
                <w:rFonts w:eastAsiaTheme="minorEastAsia"/>
              </w:rPr>
            </w:pPr>
            <w:r>
              <w:rPr>
                <w:rFonts w:eastAsiaTheme="minorEastAsia"/>
              </w:rPr>
              <w:t>0</w:t>
            </w:r>
          </w:p>
        </w:tc>
        <w:tc>
          <w:tcPr>
            <w:tcW w:w="420" w:type="pct"/>
            <w:vAlign w:val="center"/>
          </w:tcPr>
          <w:p w:rsidR="00164971" w:rsidRDefault="00DF0C49" w:rsidP="007B298C">
            <w:pPr>
              <w:spacing w:after="0"/>
              <w:ind w:firstLine="0"/>
              <w:jc w:val="center"/>
              <w:rPr>
                <w:rFonts w:eastAsiaTheme="minorEastAsia"/>
              </w:rPr>
            </w:pPr>
            <w:r>
              <w:rPr>
                <w:rFonts w:eastAsiaTheme="minorEastAsia"/>
              </w:rPr>
              <w:t>0</w:t>
            </w:r>
          </w:p>
        </w:tc>
        <w:tc>
          <w:tcPr>
            <w:tcW w:w="492" w:type="pct"/>
            <w:vAlign w:val="center"/>
          </w:tcPr>
          <w:p w:rsidR="00164971" w:rsidRDefault="00DF0C49" w:rsidP="007B298C">
            <w:pPr>
              <w:spacing w:after="0"/>
              <w:ind w:firstLine="0"/>
              <w:jc w:val="center"/>
              <w:rPr>
                <w:rFonts w:eastAsiaTheme="minorEastAsia"/>
              </w:rPr>
            </w:pPr>
            <w:r>
              <w:rPr>
                <w:rFonts w:eastAsiaTheme="minorEastAsia"/>
              </w:rPr>
              <w:t>0</w:t>
            </w:r>
          </w:p>
        </w:tc>
        <w:tc>
          <w:tcPr>
            <w:tcW w:w="859" w:type="pct"/>
            <w:vAlign w:val="center"/>
          </w:tcPr>
          <w:p w:rsidR="00164971" w:rsidRDefault="00130F94" w:rsidP="007B298C">
            <w:pPr>
              <w:spacing w:after="0"/>
              <w:ind w:firstLine="0"/>
              <w:jc w:val="center"/>
              <w:rPr>
                <w:rFonts w:eastAsiaTheme="minorEastAsia"/>
              </w:rPr>
            </w:pPr>
            <w:r>
              <w:rPr>
                <w:rFonts w:eastAsiaTheme="minorEastAsia"/>
              </w:rPr>
              <w:t>97</w:t>
            </w:r>
          </w:p>
        </w:tc>
        <w:tc>
          <w:tcPr>
            <w:tcW w:w="873" w:type="pct"/>
            <w:vAlign w:val="center"/>
          </w:tcPr>
          <w:p w:rsidR="00164971" w:rsidRDefault="00B56207" w:rsidP="007B298C">
            <w:pPr>
              <w:spacing w:after="0"/>
              <w:ind w:firstLine="0"/>
              <w:jc w:val="center"/>
              <w:rPr>
                <w:rFonts w:eastAsiaTheme="minorEastAsia"/>
              </w:rPr>
            </w:pPr>
            <w:r>
              <w:rPr>
                <w:rFonts w:eastAsiaTheme="minorEastAsia"/>
              </w:rPr>
              <w:t>97</w:t>
            </w:r>
            <w:r w:rsidR="00124237">
              <w:rPr>
                <w:rFonts w:eastAsiaTheme="minorEastAsia"/>
              </w:rPr>
              <w:t>%</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2</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2</w:t>
            </w:r>
          </w:p>
        </w:tc>
        <w:tc>
          <w:tcPr>
            <w:tcW w:w="413" w:type="pct"/>
            <w:vAlign w:val="center"/>
          </w:tcPr>
          <w:p w:rsidR="00164971" w:rsidRDefault="00124237" w:rsidP="007B298C">
            <w:pPr>
              <w:spacing w:after="0"/>
              <w:ind w:firstLine="0"/>
              <w:jc w:val="center"/>
              <w:rPr>
                <w:rFonts w:eastAsiaTheme="minorEastAsia"/>
              </w:rPr>
            </w:pPr>
            <w:r>
              <w:rPr>
                <w:rFonts w:eastAsiaTheme="minorEastAsia"/>
              </w:rPr>
              <w:t>7</w:t>
            </w:r>
          </w:p>
        </w:tc>
        <w:tc>
          <w:tcPr>
            <w:tcW w:w="341" w:type="pct"/>
            <w:vAlign w:val="center"/>
          </w:tcPr>
          <w:p w:rsidR="00164971" w:rsidRDefault="00124237" w:rsidP="007B298C">
            <w:pPr>
              <w:spacing w:after="0"/>
              <w:ind w:firstLine="0"/>
              <w:jc w:val="center"/>
              <w:rPr>
                <w:rFonts w:eastAsiaTheme="minorEastAsia"/>
              </w:rPr>
            </w:pPr>
            <w:r>
              <w:rPr>
                <w:rFonts w:eastAsiaTheme="minorEastAsia"/>
              </w:rPr>
              <w:t>9</w:t>
            </w:r>
          </w:p>
        </w:tc>
        <w:tc>
          <w:tcPr>
            <w:tcW w:w="362" w:type="pct"/>
            <w:vAlign w:val="center"/>
          </w:tcPr>
          <w:p w:rsidR="00164971" w:rsidRDefault="00124237" w:rsidP="007B298C">
            <w:pPr>
              <w:spacing w:after="0"/>
              <w:ind w:firstLine="0"/>
              <w:jc w:val="center"/>
              <w:rPr>
                <w:rFonts w:eastAsiaTheme="minorEastAsia"/>
              </w:rPr>
            </w:pPr>
            <w:r>
              <w:rPr>
                <w:rFonts w:eastAsiaTheme="minorEastAsia"/>
              </w:rPr>
              <w:t>4</w:t>
            </w:r>
          </w:p>
        </w:tc>
        <w:tc>
          <w:tcPr>
            <w:tcW w:w="420" w:type="pct"/>
            <w:vAlign w:val="center"/>
          </w:tcPr>
          <w:p w:rsidR="00164971" w:rsidRDefault="00124237" w:rsidP="007B298C">
            <w:pPr>
              <w:spacing w:after="0"/>
              <w:ind w:firstLine="0"/>
              <w:jc w:val="center"/>
              <w:rPr>
                <w:rFonts w:eastAsiaTheme="minorEastAsia"/>
              </w:rPr>
            </w:pPr>
            <w:r>
              <w:rPr>
                <w:rFonts w:eastAsiaTheme="minorEastAsia"/>
              </w:rPr>
              <w:t>0</w:t>
            </w:r>
          </w:p>
        </w:tc>
        <w:tc>
          <w:tcPr>
            <w:tcW w:w="492" w:type="pct"/>
            <w:vAlign w:val="center"/>
          </w:tcPr>
          <w:p w:rsidR="00164971" w:rsidRDefault="00124237" w:rsidP="007B298C">
            <w:pPr>
              <w:spacing w:after="0"/>
              <w:ind w:firstLine="0"/>
              <w:jc w:val="center"/>
              <w:rPr>
                <w:rFonts w:eastAsiaTheme="minorEastAsia"/>
              </w:rPr>
            </w:pPr>
            <w:r>
              <w:rPr>
                <w:rFonts w:eastAsiaTheme="minorEastAsia"/>
              </w:rPr>
              <w:t>0</w:t>
            </w:r>
          </w:p>
        </w:tc>
        <w:tc>
          <w:tcPr>
            <w:tcW w:w="859" w:type="pct"/>
            <w:vAlign w:val="center"/>
          </w:tcPr>
          <w:p w:rsidR="00164971" w:rsidRDefault="00124237" w:rsidP="007B298C">
            <w:pPr>
              <w:spacing w:after="0"/>
              <w:ind w:firstLine="0"/>
              <w:jc w:val="center"/>
              <w:rPr>
                <w:rFonts w:eastAsiaTheme="minorEastAsia"/>
              </w:rPr>
            </w:pPr>
            <w:r>
              <w:rPr>
                <w:rFonts w:eastAsiaTheme="minorEastAsia"/>
              </w:rPr>
              <w:t>84</w:t>
            </w:r>
          </w:p>
        </w:tc>
        <w:tc>
          <w:tcPr>
            <w:tcW w:w="873" w:type="pct"/>
            <w:vAlign w:val="center"/>
          </w:tcPr>
          <w:p w:rsidR="00164971" w:rsidRDefault="00124237" w:rsidP="007B298C">
            <w:pPr>
              <w:spacing w:after="0"/>
              <w:ind w:firstLine="0"/>
              <w:jc w:val="center"/>
              <w:rPr>
                <w:rFonts w:eastAsiaTheme="minorEastAsia"/>
              </w:rPr>
            </w:pPr>
            <w:r>
              <w:rPr>
                <w:rFonts w:eastAsiaTheme="minorEastAsia"/>
              </w:rPr>
              <w:t>84%</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3</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3</w:t>
            </w:r>
          </w:p>
        </w:tc>
        <w:tc>
          <w:tcPr>
            <w:tcW w:w="413" w:type="pct"/>
            <w:vAlign w:val="center"/>
          </w:tcPr>
          <w:p w:rsidR="00164971" w:rsidRDefault="0045641E" w:rsidP="007B298C">
            <w:pPr>
              <w:spacing w:after="0"/>
              <w:ind w:firstLine="0"/>
              <w:jc w:val="center"/>
              <w:rPr>
                <w:rFonts w:eastAsiaTheme="minorEastAsia"/>
              </w:rPr>
            </w:pPr>
            <w:r>
              <w:rPr>
                <w:rFonts w:eastAsiaTheme="minorEastAsia"/>
              </w:rPr>
              <w:t>12</w:t>
            </w:r>
          </w:p>
        </w:tc>
        <w:tc>
          <w:tcPr>
            <w:tcW w:w="341" w:type="pct"/>
            <w:vAlign w:val="center"/>
          </w:tcPr>
          <w:p w:rsidR="00164971" w:rsidRDefault="0045641E" w:rsidP="007B298C">
            <w:pPr>
              <w:spacing w:after="0"/>
              <w:ind w:firstLine="0"/>
              <w:jc w:val="center"/>
              <w:rPr>
                <w:rFonts w:eastAsiaTheme="minorEastAsia"/>
              </w:rPr>
            </w:pPr>
            <w:r>
              <w:rPr>
                <w:rFonts w:eastAsiaTheme="minorEastAsia"/>
              </w:rPr>
              <w:t>8</w:t>
            </w:r>
          </w:p>
        </w:tc>
        <w:tc>
          <w:tcPr>
            <w:tcW w:w="362" w:type="pct"/>
            <w:vAlign w:val="center"/>
          </w:tcPr>
          <w:p w:rsidR="00164971" w:rsidRDefault="0045641E" w:rsidP="007B298C">
            <w:pPr>
              <w:spacing w:after="0"/>
              <w:ind w:firstLine="0"/>
              <w:jc w:val="center"/>
              <w:rPr>
                <w:rFonts w:eastAsiaTheme="minorEastAsia"/>
              </w:rPr>
            </w:pPr>
            <w:r>
              <w:rPr>
                <w:rFonts w:eastAsiaTheme="minorEastAsia"/>
              </w:rPr>
              <w:t>0</w:t>
            </w:r>
          </w:p>
        </w:tc>
        <w:tc>
          <w:tcPr>
            <w:tcW w:w="420" w:type="pct"/>
            <w:vAlign w:val="center"/>
          </w:tcPr>
          <w:p w:rsidR="00164971" w:rsidRDefault="0045641E" w:rsidP="007B298C">
            <w:pPr>
              <w:spacing w:after="0"/>
              <w:ind w:firstLine="0"/>
              <w:jc w:val="center"/>
              <w:rPr>
                <w:rFonts w:eastAsiaTheme="minorEastAsia"/>
              </w:rPr>
            </w:pPr>
            <w:r>
              <w:rPr>
                <w:rFonts w:eastAsiaTheme="minorEastAsia"/>
              </w:rPr>
              <w:t>0</w:t>
            </w:r>
          </w:p>
        </w:tc>
        <w:tc>
          <w:tcPr>
            <w:tcW w:w="492" w:type="pct"/>
            <w:vAlign w:val="center"/>
          </w:tcPr>
          <w:p w:rsidR="00164971" w:rsidRDefault="0045641E" w:rsidP="007B298C">
            <w:pPr>
              <w:spacing w:after="0"/>
              <w:ind w:firstLine="0"/>
              <w:jc w:val="center"/>
              <w:rPr>
                <w:rFonts w:eastAsiaTheme="minorEastAsia"/>
              </w:rPr>
            </w:pPr>
            <w:r>
              <w:rPr>
                <w:rFonts w:eastAsiaTheme="minorEastAsia"/>
              </w:rPr>
              <w:t>0</w:t>
            </w:r>
          </w:p>
        </w:tc>
        <w:tc>
          <w:tcPr>
            <w:tcW w:w="859" w:type="pct"/>
            <w:vAlign w:val="center"/>
          </w:tcPr>
          <w:p w:rsidR="00164971" w:rsidRDefault="0045641E" w:rsidP="007B298C">
            <w:pPr>
              <w:spacing w:after="0"/>
              <w:ind w:firstLine="0"/>
              <w:jc w:val="center"/>
              <w:rPr>
                <w:rFonts w:eastAsiaTheme="minorEastAsia"/>
              </w:rPr>
            </w:pPr>
            <w:r>
              <w:rPr>
                <w:rFonts w:eastAsiaTheme="minorEastAsia"/>
              </w:rPr>
              <w:t>92</w:t>
            </w:r>
          </w:p>
        </w:tc>
        <w:tc>
          <w:tcPr>
            <w:tcW w:w="873" w:type="pct"/>
            <w:vAlign w:val="center"/>
          </w:tcPr>
          <w:p w:rsidR="00164971" w:rsidRDefault="0045641E" w:rsidP="007B298C">
            <w:pPr>
              <w:spacing w:after="0"/>
              <w:ind w:firstLine="0"/>
              <w:jc w:val="center"/>
              <w:rPr>
                <w:rFonts w:eastAsiaTheme="minorEastAsia"/>
              </w:rPr>
            </w:pPr>
            <w:r>
              <w:rPr>
                <w:rFonts w:eastAsiaTheme="minorEastAsia"/>
              </w:rPr>
              <w:t>92%</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4</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4</w:t>
            </w:r>
          </w:p>
        </w:tc>
        <w:tc>
          <w:tcPr>
            <w:tcW w:w="413" w:type="pct"/>
            <w:vAlign w:val="center"/>
          </w:tcPr>
          <w:p w:rsidR="00164971" w:rsidRDefault="00881AC0" w:rsidP="007B298C">
            <w:pPr>
              <w:spacing w:after="0"/>
              <w:ind w:firstLine="0"/>
              <w:jc w:val="center"/>
              <w:rPr>
                <w:rFonts w:eastAsiaTheme="minorEastAsia"/>
              </w:rPr>
            </w:pPr>
            <w:r>
              <w:rPr>
                <w:rFonts w:eastAsiaTheme="minorEastAsia"/>
              </w:rPr>
              <w:t>12</w:t>
            </w:r>
          </w:p>
        </w:tc>
        <w:tc>
          <w:tcPr>
            <w:tcW w:w="341" w:type="pct"/>
            <w:vAlign w:val="center"/>
          </w:tcPr>
          <w:p w:rsidR="00164971" w:rsidRDefault="00881AC0" w:rsidP="007B298C">
            <w:pPr>
              <w:spacing w:after="0"/>
              <w:ind w:firstLine="0"/>
              <w:jc w:val="center"/>
              <w:rPr>
                <w:rFonts w:eastAsiaTheme="minorEastAsia"/>
              </w:rPr>
            </w:pPr>
            <w:r>
              <w:rPr>
                <w:rFonts w:eastAsiaTheme="minorEastAsia"/>
              </w:rPr>
              <w:t>8</w:t>
            </w:r>
          </w:p>
        </w:tc>
        <w:tc>
          <w:tcPr>
            <w:tcW w:w="362" w:type="pct"/>
            <w:vAlign w:val="center"/>
          </w:tcPr>
          <w:p w:rsidR="00164971" w:rsidRDefault="00881AC0" w:rsidP="007B298C">
            <w:pPr>
              <w:spacing w:after="0"/>
              <w:ind w:firstLine="0"/>
              <w:jc w:val="center"/>
              <w:rPr>
                <w:rFonts w:eastAsiaTheme="minorEastAsia"/>
              </w:rPr>
            </w:pPr>
            <w:r>
              <w:rPr>
                <w:rFonts w:eastAsiaTheme="minorEastAsia"/>
              </w:rPr>
              <w:t>0</w:t>
            </w:r>
          </w:p>
        </w:tc>
        <w:tc>
          <w:tcPr>
            <w:tcW w:w="420" w:type="pct"/>
            <w:vAlign w:val="center"/>
          </w:tcPr>
          <w:p w:rsidR="00164971" w:rsidRDefault="00881AC0" w:rsidP="007B298C">
            <w:pPr>
              <w:spacing w:after="0"/>
              <w:ind w:firstLine="0"/>
              <w:jc w:val="center"/>
              <w:rPr>
                <w:rFonts w:eastAsiaTheme="minorEastAsia"/>
              </w:rPr>
            </w:pPr>
            <w:r>
              <w:rPr>
                <w:rFonts w:eastAsiaTheme="minorEastAsia"/>
              </w:rPr>
              <w:t>0</w:t>
            </w:r>
          </w:p>
        </w:tc>
        <w:tc>
          <w:tcPr>
            <w:tcW w:w="492" w:type="pct"/>
            <w:vAlign w:val="center"/>
          </w:tcPr>
          <w:p w:rsidR="00164971" w:rsidRDefault="00881AC0" w:rsidP="007B298C">
            <w:pPr>
              <w:spacing w:after="0"/>
              <w:ind w:firstLine="0"/>
              <w:jc w:val="center"/>
              <w:rPr>
                <w:rFonts w:eastAsiaTheme="minorEastAsia"/>
              </w:rPr>
            </w:pPr>
            <w:r>
              <w:rPr>
                <w:rFonts w:eastAsiaTheme="minorEastAsia"/>
              </w:rPr>
              <w:t>0</w:t>
            </w:r>
          </w:p>
        </w:tc>
        <w:tc>
          <w:tcPr>
            <w:tcW w:w="859" w:type="pct"/>
            <w:vAlign w:val="center"/>
          </w:tcPr>
          <w:p w:rsidR="00164971" w:rsidRDefault="00881AC0" w:rsidP="007B298C">
            <w:pPr>
              <w:spacing w:after="0"/>
              <w:ind w:firstLine="0"/>
              <w:jc w:val="center"/>
              <w:rPr>
                <w:rFonts w:eastAsiaTheme="minorEastAsia"/>
              </w:rPr>
            </w:pPr>
            <w:r>
              <w:rPr>
                <w:rFonts w:eastAsiaTheme="minorEastAsia"/>
              </w:rPr>
              <w:t>92</w:t>
            </w:r>
          </w:p>
        </w:tc>
        <w:tc>
          <w:tcPr>
            <w:tcW w:w="873" w:type="pct"/>
            <w:vAlign w:val="center"/>
          </w:tcPr>
          <w:p w:rsidR="00164971" w:rsidRDefault="00881AC0" w:rsidP="007B298C">
            <w:pPr>
              <w:spacing w:after="0"/>
              <w:ind w:firstLine="0"/>
              <w:jc w:val="center"/>
              <w:rPr>
                <w:rFonts w:eastAsiaTheme="minorEastAsia"/>
              </w:rPr>
            </w:pPr>
            <w:r>
              <w:rPr>
                <w:rFonts w:eastAsiaTheme="minorEastAsia"/>
              </w:rPr>
              <w:t>92%</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5</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5</w:t>
            </w:r>
          </w:p>
        </w:tc>
        <w:tc>
          <w:tcPr>
            <w:tcW w:w="413" w:type="pct"/>
            <w:vAlign w:val="center"/>
          </w:tcPr>
          <w:p w:rsidR="00164971" w:rsidRDefault="00881AC0" w:rsidP="007B298C">
            <w:pPr>
              <w:spacing w:after="0"/>
              <w:ind w:firstLine="0"/>
              <w:jc w:val="center"/>
              <w:rPr>
                <w:rFonts w:eastAsiaTheme="minorEastAsia"/>
              </w:rPr>
            </w:pPr>
            <w:r>
              <w:rPr>
                <w:rFonts w:eastAsiaTheme="minorEastAsia"/>
              </w:rPr>
              <w:t>9</w:t>
            </w:r>
          </w:p>
        </w:tc>
        <w:tc>
          <w:tcPr>
            <w:tcW w:w="341" w:type="pct"/>
            <w:vAlign w:val="center"/>
          </w:tcPr>
          <w:p w:rsidR="00164971" w:rsidRDefault="00881AC0" w:rsidP="007B298C">
            <w:pPr>
              <w:spacing w:after="0"/>
              <w:ind w:firstLine="0"/>
              <w:jc w:val="center"/>
              <w:rPr>
                <w:rFonts w:eastAsiaTheme="minorEastAsia"/>
              </w:rPr>
            </w:pPr>
            <w:r>
              <w:rPr>
                <w:rFonts w:eastAsiaTheme="minorEastAsia"/>
              </w:rPr>
              <w:t>9</w:t>
            </w:r>
          </w:p>
        </w:tc>
        <w:tc>
          <w:tcPr>
            <w:tcW w:w="362" w:type="pct"/>
            <w:vAlign w:val="center"/>
          </w:tcPr>
          <w:p w:rsidR="00164971" w:rsidRDefault="00881AC0" w:rsidP="007B298C">
            <w:pPr>
              <w:spacing w:after="0"/>
              <w:ind w:firstLine="0"/>
              <w:jc w:val="center"/>
              <w:rPr>
                <w:rFonts w:eastAsiaTheme="minorEastAsia"/>
              </w:rPr>
            </w:pPr>
            <w:r>
              <w:rPr>
                <w:rFonts w:eastAsiaTheme="minorEastAsia"/>
              </w:rPr>
              <w:t>2</w:t>
            </w:r>
          </w:p>
        </w:tc>
        <w:tc>
          <w:tcPr>
            <w:tcW w:w="420" w:type="pct"/>
            <w:vAlign w:val="center"/>
          </w:tcPr>
          <w:p w:rsidR="00164971" w:rsidRDefault="00881AC0" w:rsidP="007B298C">
            <w:pPr>
              <w:spacing w:after="0"/>
              <w:ind w:firstLine="0"/>
              <w:jc w:val="center"/>
              <w:rPr>
                <w:rFonts w:eastAsiaTheme="minorEastAsia"/>
              </w:rPr>
            </w:pPr>
            <w:r>
              <w:rPr>
                <w:rFonts w:eastAsiaTheme="minorEastAsia"/>
              </w:rPr>
              <w:t>0</w:t>
            </w:r>
          </w:p>
        </w:tc>
        <w:tc>
          <w:tcPr>
            <w:tcW w:w="492" w:type="pct"/>
            <w:vAlign w:val="center"/>
          </w:tcPr>
          <w:p w:rsidR="00164971" w:rsidRDefault="00881AC0" w:rsidP="007B298C">
            <w:pPr>
              <w:spacing w:after="0"/>
              <w:ind w:firstLine="0"/>
              <w:jc w:val="center"/>
              <w:rPr>
                <w:rFonts w:eastAsiaTheme="minorEastAsia"/>
              </w:rPr>
            </w:pPr>
            <w:r>
              <w:rPr>
                <w:rFonts w:eastAsiaTheme="minorEastAsia"/>
              </w:rPr>
              <w:t>0</w:t>
            </w:r>
          </w:p>
        </w:tc>
        <w:tc>
          <w:tcPr>
            <w:tcW w:w="859" w:type="pct"/>
            <w:vAlign w:val="center"/>
          </w:tcPr>
          <w:p w:rsidR="00164971" w:rsidRDefault="00881AC0" w:rsidP="007B298C">
            <w:pPr>
              <w:spacing w:after="0"/>
              <w:ind w:firstLine="0"/>
              <w:jc w:val="center"/>
              <w:rPr>
                <w:rFonts w:eastAsiaTheme="minorEastAsia"/>
              </w:rPr>
            </w:pPr>
            <w:r>
              <w:rPr>
                <w:rFonts w:eastAsiaTheme="minorEastAsia"/>
              </w:rPr>
              <w:t>87</w:t>
            </w:r>
          </w:p>
        </w:tc>
        <w:tc>
          <w:tcPr>
            <w:tcW w:w="873" w:type="pct"/>
            <w:vAlign w:val="center"/>
          </w:tcPr>
          <w:p w:rsidR="00164971" w:rsidRDefault="00881AC0" w:rsidP="007B298C">
            <w:pPr>
              <w:spacing w:after="0"/>
              <w:ind w:firstLine="0"/>
              <w:jc w:val="center"/>
              <w:rPr>
                <w:rFonts w:eastAsiaTheme="minorEastAsia"/>
              </w:rPr>
            </w:pPr>
            <w:r>
              <w:rPr>
                <w:rFonts w:eastAsiaTheme="minorEastAsia"/>
              </w:rPr>
              <w:t>87%</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6</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6</w:t>
            </w:r>
          </w:p>
        </w:tc>
        <w:tc>
          <w:tcPr>
            <w:tcW w:w="413" w:type="pct"/>
            <w:vAlign w:val="center"/>
          </w:tcPr>
          <w:p w:rsidR="00164971" w:rsidRDefault="00BA01BF" w:rsidP="007B298C">
            <w:pPr>
              <w:spacing w:after="0"/>
              <w:ind w:firstLine="0"/>
              <w:jc w:val="center"/>
              <w:rPr>
                <w:rFonts w:eastAsiaTheme="minorEastAsia"/>
              </w:rPr>
            </w:pPr>
            <w:r>
              <w:rPr>
                <w:rFonts w:eastAsiaTheme="minorEastAsia"/>
              </w:rPr>
              <w:t>15</w:t>
            </w:r>
          </w:p>
        </w:tc>
        <w:tc>
          <w:tcPr>
            <w:tcW w:w="341" w:type="pct"/>
            <w:vAlign w:val="center"/>
          </w:tcPr>
          <w:p w:rsidR="00164971" w:rsidRDefault="00BA01BF" w:rsidP="007B298C">
            <w:pPr>
              <w:spacing w:after="0"/>
              <w:ind w:firstLine="0"/>
              <w:jc w:val="center"/>
              <w:rPr>
                <w:rFonts w:eastAsiaTheme="minorEastAsia"/>
              </w:rPr>
            </w:pPr>
            <w:r>
              <w:rPr>
                <w:rFonts w:eastAsiaTheme="minorEastAsia"/>
              </w:rPr>
              <w:t>5</w:t>
            </w:r>
          </w:p>
        </w:tc>
        <w:tc>
          <w:tcPr>
            <w:tcW w:w="362" w:type="pct"/>
            <w:vAlign w:val="center"/>
          </w:tcPr>
          <w:p w:rsidR="00164971" w:rsidRDefault="00BA01BF" w:rsidP="007B298C">
            <w:pPr>
              <w:spacing w:after="0"/>
              <w:ind w:firstLine="0"/>
              <w:jc w:val="center"/>
              <w:rPr>
                <w:rFonts w:eastAsiaTheme="minorEastAsia"/>
              </w:rPr>
            </w:pPr>
            <w:r>
              <w:rPr>
                <w:rFonts w:eastAsiaTheme="minorEastAsia"/>
              </w:rPr>
              <w:t>0</w:t>
            </w:r>
          </w:p>
        </w:tc>
        <w:tc>
          <w:tcPr>
            <w:tcW w:w="420" w:type="pct"/>
            <w:vAlign w:val="center"/>
          </w:tcPr>
          <w:p w:rsidR="00164971" w:rsidRDefault="00BA01BF" w:rsidP="007B298C">
            <w:pPr>
              <w:spacing w:after="0"/>
              <w:ind w:firstLine="0"/>
              <w:jc w:val="center"/>
              <w:rPr>
                <w:rFonts w:eastAsiaTheme="minorEastAsia"/>
              </w:rPr>
            </w:pPr>
            <w:r>
              <w:rPr>
                <w:rFonts w:eastAsiaTheme="minorEastAsia"/>
              </w:rPr>
              <w:t>0</w:t>
            </w:r>
          </w:p>
        </w:tc>
        <w:tc>
          <w:tcPr>
            <w:tcW w:w="492" w:type="pct"/>
            <w:vAlign w:val="center"/>
          </w:tcPr>
          <w:p w:rsidR="00164971" w:rsidRDefault="00BA01BF" w:rsidP="007B298C">
            <w:pPr>
              <w:spacing w:after="0"/>
              <w:ind w:firstLine="0"/>
              <w:jc w:val="center"/>
              <w:rPr>
                <w:rFonts w:eastAsiaTheme="minorEastAsia"/>
              </w:rPr>
            </w:pPr>
            <w:r>
              <w:rPr>
                <w:rFonts w:eastAsiaTheme="minorEastAsia"/>
              </w:rPr>
              <w:t>0</w:t>
            </w:r>
          </w:p>
        </w:tc>
        <w:tc>
          <w:tcPr>
            <w:tcW w:w="859" w:type="pct"/>
            <w:vAlign w:val="center"/>
          </w:tcPr>
          <w:p w:rsidR="00164971" w:rsidRDefault="00BA01BF" w:rsidP="007B298C">
            <w:pPr>
              <w:spacing w:after="0"/>
              <w:ind w:firstLine="0"/>
              <w:jc w:val="center"/>
              <w:rPr>
                <w:rFonts w:eastAsiaTheme="minorEastAsia"/>
              </w:rPr>
            </w:pPr>
            <w:r>
              <w:rPr>
                <w:rFonts w:eastAsiaTheme="minorEastAsia"/>
              </w:rPr>
              <w:t>95</w:t>
            </w:r>
          </w:p>
        </w:tc>
        <w:tc>
          <w:tcPr>
            <w:tcW w:w="873" w:type="pct"/>
            <w:vAlign w:val="center"/>
          </w:tcPr>
          <w:p w:rsidR="00164971" w:rsidRDefault="00BA01BF" w:rsidP="007B298C">
            <w:pPr>
              <w:spacing w:after="0"/>
              <w:ind w:firstLine="0"/>
              <w:jc w:val="center"/>
              <w:rPr>
                <w:rFonts w:eastAsiaTheme="minorEastAsia"/>
              </w:rPr>
            </w:pPr>
            <w:r>
              <w:rPr>
                <w:rFonts w:eastAsiaTheme="minorEastAsia"/>
              </w:rPr>
              <w:t>95%</w:t>
            </w:r>
          </w:p>
        </w:tc>
      </w:tr>
      <w:tr w:rsidR="00164971" w:rsidTr="00AB0E64">
        <w:trPr>
          <w:trHeight w:val="283"/>
        </w:trPr>
        <w:tc>
          <w:tcPr>
            <w:tcW w:w="326" w:type="pct"/>
            <w:vAlign w:val="center"/>
            <w:hideMark/>
          </w:tcPr>
          <w:p w:rsidR="00164971" w:rsidRDefault="00164971" w:rsidP="007B298C">
            <w:pPr>
              <w:spacing w:after="0"/>
              <w:ind w:firstLine="0"/>
              <w:jc w:val="center"/>
              <w:rPr>
                <w:rFonts w:eastAsiaTheme="minorEastAsia"/>
              </w:rPr>
            </w:pPr>
            <w:r>
              <w:rPr>
                <w:rFonts w:eastAsiaTheme="minorEastAsia"/>
              </w:rPr>
              <w:t>7</w:t>
            </w:r>
          </w:p>
        </w:tc>
        <w:tc>
          <w:tcPr>
            <w:tcW w:w="914" w:type="pct"/>
            <w:vAlign w:val="center"/>
            <w:hideMark/>
          </w:tcPr>
          <w:p w:rsidR="00164971" w:rsidRDefault="00164971" w:rsidP="007B298C">
            <w:pPr>
              <w:spacing w:after="0"/>
              <w:ind w:firstLine="0"/>
              <w:jc w:val="center"/>
              <w:rPr>
                <w:rFonts w:eastAsiaTheme="minorEastAsia"/>
              </w:rPr>
            </w:pPr>
            <w:r>
              <w:rPr>
                <w:rFonts w:eastAsiaTheme="minorEastAsia"/>
              </w:rPr>
              <w:t>P7</w:t>
            </w:r>
          </w:p>
        </w:tc>
        <w:tc>
          <w:tcPr>
            <w:tcW w:w="413" w:type="pct"/>
            <w:vAlign w:val="center"/>
          </w:tcPr>
          <w:p w:rsidR="00164971" w:rsidRDefault="0061390F" w:rsidP="007B298C">
            <w:pPr>
              <w:spacing w:after="0"/>
              <w:ind w:firstLine="0"/>
              <w:jc w:val="center"/>
              <w:rPr>
                <w:rFonts w:eastAsiaTheme="minorEastAsia"/>
              </w:rPr>
            </w:pPr>
            <w:r>
              <w:rPr>
                <w:rFonts w:eastAsiaTheme="minorEastAsia"/>
              </w:rPr>
              <w:t>11</w:t>
            </w:r>
          </w:p>
        </w:tc>
        <w:tc>
          <w:tcPr>
            <w:tcW w:w="341" w:type="pct"/>
            <w:vAlign w:val="center"/>
          </w:tcPr>
          <w:p w:rsidR="00164971" w:rsidRDefault="0061390F" w:rsidP="007B298C">
            <w:pPr>
              <w:spacing w:after="0"/>
              <w:ind w:firstLine="0"/>
              <w:jc w:val="center"/>
              <w:rPr>
                <w:rFonts w:eastAsiaTheme="minorEastAsia"/>
              </w:rPr>
            </w:pPr>
            <w:r>
              <w:rPr>
                <w:rFonts w:eastAsiaTheme="minorEastAsia"/>
              </w:rPr>
              <w:t>9</w:t>
            </w:r>
          </w:p>
        </w:tc>
        <w:tc>
          <w:tcPr>
            <w:tcW w:w="362" w:type="pct"/>
            <w:vAlign w:val="center"/>
          </w:tcPr>
          <w:p w:rsidR="00164971" w:rsidRDefault="0061390F" w:rsidP="007B298C">
            <w:pPr>
              <w:spacing w:after="0"/>
              <w:ind w:firstLine="0"/>
              <w:jc w:val="center"/>
              <w:rPr>
                <w:rFonts w:eastAsiaTheme="minorEastAsia"/>
              </w:rPr>
            </w:pPr>
            <w:r>
              <w:rPr>
                <w:rFonts w:eastAsiaTheme="minorEastAsia"/>
              </w:rPr>
              <w:t>0</w:t>
            </w:r>
          </w:p>
        </w:tc>
        <w:tc>
          <w:tcPr>
            <w:tcW w:w="420" w:type="pct"/>
            <w:vAlign w:val="center"/>
          </w:tcPr>
          <w:p w:rsidR="00164971" w:rsidRDefault="0061390F" w:rsidP="007B298C">
            <w:pPr>
              <w:spacing w:after="0"/>
              <w:ind w:firstLine="0"/>
              <w:jc w:val="center"/>
              <w:rPr>
                <w:rFonts w:eastAsiaTheme="minorEastAsia"/>
              </w:rPr>
            </w:pPr>
            <w:r>
              <w:rPr>
                <w:rFonts w:eastAsiaTheme="minorEastAsia"/>
              </w:rPr>
              <w:t>0</w:t>
            </w:r>
          </w:p>
        </w:tc>
        <w:tc>
          <w:tcPr>
            <w:tcW w:w="492" w:type="pct"/>
            <w:vAlign w:val="center"/>
          </w:tcPr>
          <w:p w:rsidR="00164971" w:rsidRDefault="0061390F" w:rsidP="007B298C">
            <w:pPr>
              <w:spacing w:after="0"/>
              <w:ind w:firstLine="0"/>
              <w:jc w:val="center"/>
              <w:rPr>
                <w:rFonts w:eastAsiaTheme="minorEastAsia"/>
              </w:rPr>
            </w:pPr>
            <w:r>
              <w:rPr>
                <w:rFonts w:eastAsiaTheme="minorEastAsia"/>
              </w:rPr>
              <w:t>0</w:t>
            </w:r>
          </w:p>
        </w:tc>
        <w:tc>
          <w:tcPr>
            <w:tcW w:w="859" w:type="pct"/>
            <w:vAlign w:val="center"/>
          </w:tcPr>
          <w:p w:rsidR="00164971" w:rsidRDefault="0061390F" w:rsidP="007B298C">
            <w:pPr>
              <w:spacing w:after="0"/>
              <w:ind w:firstLine="0"/>
              <w:jc w:val="center"/>
              <w:rPr>
                <w:rFonts w:eastAsiaTheme="minorEastAsia"/>
              </w:rPr>
            </w:pPr>
            <w:r>
              <w:rPr>
                <w:rFonts w:eastAsiaTheme="minorEastAsia"/>
              </w:rPr>
              <w:t>91</w:t>
            </w:r>
          </w:p>
        </w:tc>
        <w:tc>
          <w:tcPr>
            <w:tcW w:w="873" w:type="pct"/>
            <w:vAlign w:val="center"/>
          </w:tcPr>
          <w:p w:rsidR="00164971" w:rsidRDefault="0061390F" w:rsidP="007B298C">
            <w:pPr>
              <w:spacing w:after="0"/>
              <w:ind w:firstLine="0"/>
              <w:jc w:val="center"/>
              <w:rPr>
                <w:rFonts w:eastAsiaTheme="minorEastAsia"/>
              </w:rPr>
            </w:pPr>
            <w:r>
              <w:rPr>
                <w:rFonts w:eastAsiaTheme="minorEastAsia"/>
              </w:rPr>
              <w:t>91%</w:t>
            </w:r>
          </w:p>
        </w:tc>
      </w:tr>
      <w:tr w:rsidR="00881AC0" w:rsidTr="00AB0E64">
        <w:trPr>
          <w:trHeight w:val="283"/>
        </w:trPr>
        <w:tc>
          <w:tcPr>
            <w:tcW w:w="326" w:type="pct"/>
            <w:vAlign w:val="center"/>
          </w:tcPr>
          <w:p w:rsidR="00881AC0" w:rsidRDefault="00881AC0" w:rsidP="007B298C">
            <w:pPr>
              <w:spacing w:after="0"/>
              <w:ind w:firstLine="0"/>
              <w:jc w:val="center"/>
              <w:rPr>
                <w:rFonts w:eastAsiaTheme="minorEastAsia"/>
              </w:rPr>
            </w:pPr>
            <w:r>
              <w:rPr>
                <w:rFonts w:eastAsiaTheme="minorEastAsia"/>
              </w:rPr>
              <w:t>8</w:t>
            </w:r>
          </w:p>
        </w:tc>
        <w:tc>
          <w:tcPr>
            <w:tcW w:w="914" w:type="pct"/>
            <w:vAlign w:val="center"/>
          </w:tcPr>
          <w:p w:rsidR="00881AC0" w:rsidRDefault="00881AC0" w:rsidP="007B298C">
            <w:pPr>
              <w:spacing w:after="0"/>
              <w:ind w:firstLine="0"/>
              <w:jc w:val="center"/>
              <w:rPr>
                <w:rFonts w:eastAsiaTheme="minorEastAsia"/>
              </w:rPr>
            </w:pPr>
            <w:r>
              <w:rPr>
                <w:rFonts w:eastAsiaTheme="minorEastAsia"/>
              </w:rPr>
              <w:t>P8</w:t>
            </w:r>
          </w:p>
        </w:tc>
        <w:tc>
          <w:tcPr>
            <w:tcW w:w="413" w:type="pct"/>
            <w:vAlign w:val="center"/>
          </w:tcPr>
          <w:p w:rsidR="00881AC0" w:rsidRDefault="009B6D9B" w:rsidP="007B298C">
            <w:pPr>
              <w:spacing w:after="0"/>
              <w:ind w:firstLine="0"/>
              <w:jc w:val="center"/>
              <w:rPr>
                <w:rFonts w:eastAsiaTheme="minorEastAsia"/>
              </w:rPr>
            </w:pPr>
            <w:r>
              <w:rPr>
                <w:rFonts w:eastAsiaTheme="minorEastAsia"/>
              </w:rPr>
              <w:t>12</w:t>
            </w:r>
          </w:p>
        </w:tc>
        <w:tc>
          <w:tcPr>
            <w:tcW w:w="341" w:type="pct"/>
            <w:vAlign w:val="center"/>
          </w:tcPr>
          <w:p w:rsidR="00881AC0" w:rsidRDefault="009B6D9B" w:rsidP="007B298C">
            <w:pPr>
              <w:spacing w:after="0"/>
              <w:ind w:firstLine="0"/>
              <w:jc w:val="center"/>
              <w:rPr>
                <w:rFonts w:eastAsiaTheme="minorEastAsia"/>
              </w:rPr>
            </w:pPr>
            <w:r>
              <w:rPr>
                <w:rFonts w:eastAsiaTheme="minorEastAsia"/>
              </w:rPr>
              <w:t>8</w:t>
            </w:r>
          </w:p>
        </w:tc>
        <w:tc>
          <w:tcPr>
            <w:tcW w:w="362" w:type="pct"/>
            <w:vAlign w:val="center"/>
          </w:tcPr>
          <w:p w:rsidR="00881AC0" w:rsidRDefault="009B6D9B" w:rsidP="007B298C">
            <w:pPr>
              <w:spacing w:after="0"/>
              <w:ind w:firstLine="0"/>
              <w:jc w:val="center"/>
              <w:rPr>
                <w:rFonts w:eastAsiaTheme="minorEastAsia"/>
              </w:rPr>
            </w:pPr>
            <w:r>
              <w:rPr>
                <w:rFonts w:eastAsiaTheme="minorEastAsia"/>
              </w:rPr>
              <w:t>0</w:t>
            </w:r>
          </w:p>
        </w:tc>
        <w:tc>
          <w:tcPr>
            <w:tcW w:w="420" w:type="pct"/>
            <w:vAlign w:val="center"/>
          </w:tcPr>
          <w:p w:rsidR="00881AC0" w:rsidRDefault="009B6D9B" w:rsidP="007B298C">
            <w:pPr>
              <w:spacing w:after="0"/>
              <w:ind w:firstLine="0"/>
              <w:jc w:val="center"/>
              <w:rPr>
                <w:rFonts w:eastAsiaTheme="minorEastAsia"/>
              </w:rPr>
            </w:pPr>
            <w:r>
              <w:rPr>
                <w:rFonts w:eastAsiaTheme="minorEastAsia"/>
              </w:rPr>
              <w:t>0</w:t>
            </w:r>
          </w:p>
        </w:tc>
        <w:tc>
          <w:tcPr>
            <w:tcW w:w="492" w:type="pct"/>
            <w:vAlign w:val="center"/>
          </w:tcPr>
          <w:p w:rsidR="00881AC0" w:rsidRDefault="009B6D9B" w:rsidP="007B298C">
            <w:pPr>
              <w:spacing w:after="0"/>
              <w:ind w:firstLine="0"/>
              <w:jc w:val="center"/>
              <w:rPr>
                <w:rFonts w:eastAsiaTheme="minorEastAsia"/>
              </w:rPr>
            </w:pPr>
            <w:r>
              <w:rPr>
                <w:rFonts w:eastAsiaTheme="minorEastAsia"/>
              </w:rPr>
              <w:t>0</w:t>
            </w:r>
          </w:p>
        </w:tc>
        <w:tc>
          <w:tcPr>
            <w:tcW w:w="859" w:type="pct"/>
            <w:vAlign w:val="center"/>
          </w:tcPr>
          <w:p w:rsidR="00881AC0" w:rsidRDefault="009B6D9B" w:rsidP="007B298C">
            <w:pPr>
              <w:spacing w:after="0"/>
              <w:ind w:firstLine="0"/>
              <w:jc w:val="center"/>
              <w:rPr>
                <w:rFonts w:eastAsiaTheme="minorEastAsia"/>
              </w:rPr>
            </w:pPr>
            <w:r>
              <w:rPr>
                <w:rFonts w:eastAsiaTheme="minorEastAsia"/>
              </w:rPr>
              <w:t>92</w:t>
            </w:r>
          </w:p>
        </w:tc>
        <w:tc>
          <w:tcPr>
            <w:tcW w:w="873" w:type="pct"/>
            <w:vAlign w:val="center"/>
          </w:tcPr>
          <w:p w:rsidR="00881AC0" w:rsidRDefault="009B6D9B" w:rsidP="007B298C">
            <w:pPr>
              <w:spacing w:after="0"/>
              <w:ind w:firstLine="0"/>
              <w:jc w:val="center"/>
              <w:rPr>
                <w:rFonts w:eastAsiaTheme="minorEastAsia"/>
              </w:rPr>
            </w:pPr>
            <w:r>
              <w:rPr>
                <w:rFonts w:eastAsiaTheme="minorEastAsia"/>
              </w:rPr>
              <w:t>92%</w:t>
            </w:r>
          </w:p>
        </w:tc>
      </w:tr>
      <w:tr w:rsidR="00881AC0" w:rsidTr="00AB0E64">
        <w:trPr>
          <w:trHeight w:val="283"/>
        </w:trPr>
        <w:tc>
          <w:tcPr>
            <w:tcW w:w="326" w:type="pct"/>
            <w:vAlign w:val="center"/>
          </w:tcPr>
          <w:p w:rsidR="00881AC0" w:rsidRDefault="00881AC0" w:rsidP="007B298C">
            <w:pPr>
              <w:spacing w:after="0"/>
              <w:ind w:firstLine="0"/>
              <w:jc w:val="center"/>
              <w:rPr>
                <w:rFonts w:eastAsiaTheme="minorEastAsia"/>
              </w:rPr>
            </w:pPr>
            <w:r>
              <w:rPr>
                <w:rFonts w:eastAsiaTheme="minorEastAsia"/>
              </w:rPr>
              <w:t>9</w:t>
            </w:r>
          </w:p>
        </w:tc>
        <w:tc>
          <w:tcPr>
            <w:tcW w:w="914" w:type="pct"/>
            <w:vAlign w:val="center"/>
          </w:tcPr>
          <w:p w:rsidR="00881AC0" w:rsidRDefault="00881AC0" w:rsidP="007B298C">
            <w:pPr>
              <w:spacing w:after="0"/>
              <w:ind w:firstLine="0"/>
              <w:jc w:val="center"/>
              <w:rPr>
                <w:rFonts w:eastAsiaTheme="minorEastAsia"/>
              </w:rPr>
            </w:pPr>
            <w:r>
              <w:rPr>
                <w:rFonts w:eastAsiaTheme="minorEastAsia"/>
              </w:rPr>
              <w:t>P9</w:t>
            </w:r>
          </w:p>
        </w:tc>
        <w:tc>
          <w:tcPr>
            <w:tcW w:w="413" w:type="pct"/>
            <w:vAlign w:val="center"/>
          </w:tcPr>
          <w:p w:rsidR="00881AC0" w:rsidRDefault="007A5B18" w:rsidP="007B298C">
            <w:pPr>
              <w:spacing w:after="0"/>
              <w:ind w:firstLine="0"/>
              <w:jc w:val="center"/>
              <w:rPr>
                <w:rFonts w:eastAsiaTheme="minorEastAsia"/>
              </w:rPr>
            </w:pPr>
            <w:r>
              <w:rPr>
                <w:rFonts w:eastAsiaTheme="minorEastAsia"/>
              </w:rPr>
              <w:t>10</w:t>
            </w:r>
          </w:p>
        </w:tc>
        <w:tc>
          <w:tcPr>
            <w:tcW w:w="341" w:type="pct"/>
            <w:vAlign w:val="center"/>
          </w:tcPr>
          <w:p w:rsidR="00881AC0" w:rsidRDefault="007A5B18" w:rsidP="007B298C">
            <w:pPr>
              <w:spacing w:after="0"/>
              <w:ind w:firstLine="0"/>
              <w:jc w:val="center"/>
              <w:rPr>
                <w:rFonts w:eastAsiaTheme="minorEastAsia"/>
              </w:rPr>
            </w:pPr>
            <w:r>
              <w:rPr>
                <w:rFonts w:eastAsiaTheme="minorEastAsia"/>
              </w:rPr>
              <w:t>9</w:t>
            </w:r>
          </w:p>
        </w:tc>
        <w:tc>
          <w:tcPr>
            <w:tcW w:w="362" w:type="pct"/>
            <w:vAlign w:val="center"/>
          </w:tcPr>
          <w:p w:rsidR="00881AC0" w:rsidRDefault="007A5B18" w:rsidP="007B298C">
            <w:pPr>
              <w:spacing w:after="0"/>
              <w:ind w:firstLine="0"/>
              <w:jc w:val="center"/>
              <w:rPr>
                <w:rFonts w:eastAsiaTheme="minorEastAsia"/>
              </w:rPr>
            </w:pPr>
            <w:r>
              <w:rPr>
                <w:rFonts w:eastAsiaTheme="minorEastAsia"/>
              </w:rPr>
              <w:t>1</w:t>
            </w:r>
          </w:p>
        </w:tc>
        <w:tc>
          <w:tcPr>
            <w:tcW w:w="420" w:type="pct"/>
            <w:vAlign w:val="center"/>
          </w:tcPr>
          <w:p w:rsidR="00881AC0" w:rsidRDefault="007A5B18" w:rsidP="007B298C">
            <w:pPr>
              <w:spacing w:after="0"/>
              <w:ind w:firstLine="0"/>
              <w:jc w:val="center"/>
              <w:rPr>
                <w:rFonts w:eastAsiaTheme="minorEastAsia"/>
              </w:rPr>
            </w:pPr>
            <w:r>
              <w:rPr>
                <w:rFonts w:eastAsiaTheme="minorEastAsia"/>
              </w:rPr>
              <w:t>0</w:t>
            </w:r>
          </w:p>
        </w:tc>
        <w:tc>
          <w:tcPr>
            <w:tcW w:w="492" w:type="pct"/>
            <w:vAlign w:val="center"/>
          </w:tcPr>
          <w:p w:rsidR="00881AC0" w:rsidRDefault="007A5B18" w:rsidP="007B298C">
            <w:pPr>
              <w:spacing w:after="0"/>
              <w:ind w:firstLine="0"/>
              <w:jc w:val="center"/>
              <w:rPr>
                <w:rFonts w:eastAsiaTheme="minorEastAsia"/>
              </w:rPr>
            </w:pPr>
            <w:r>
              <w:rPr>
                <w:rFonts w:eastAsiaTheme="minorEastAsia"/>
              </w:rPr>
              <w:t>0</w:t>
            </w:r>
          </w:p>
        </w:tc>
        <w:tc>
          <w:tcPr>
            <w:tcW w:w="859" w:type="pct"/>
            <w:vAlign w:val="center"/>
          </w:tcPr>
          <w:p w:rsidR="00881AC0" w:rsidRDefault="0029744F" w:rsidP="007B298C">
            <w:pPr>
              <w:spacing w:after="0"/>
              <w:ind w:firstLine="0"/>
              <w:jc w:val="center"/>
              <w:rPr>
                <w:rFonts w:eastAsiaTheme="minorEastAsia"/>
              </w:rPr>
            </w:pPr>
            <w:r>
              <w:rPr>
                <w:rFonts w:eastAsiaTheme="minorEastAsia"/>
              </w:rPr>
              <w:t>89</w:t>
            </w:r>
          </w:p>
        </w:tc>
        <w:tc>
          <w:tcPr>
            <w:tcW w:w="873" w:type="pct"/>
            <w:vAlign w:val="center"/>
          </w:tcPr>
          <w:p w:rsidR="00881AC0" w:rsidRDefault="0029744F" w:rsidP="007B298C">
            <w:pPr>
              <w:spacing w:after="0"/>
              <w:ind w:firstLine="0"/>
              <w:jc w:val="center"/>
              <w:rPr>
                <w:rFonts w:eastAsiaTheme="minorEastAsia"/>
              </w:rPr>
            </w:pPr>
            <w:r>
              <w:rPr>
                <w:rFonts w:eastAsiaTheme="minorEastAsia"/>
              </w:rPr>
              <w:t>89%</w:t>
            </w:r>
          </w:p>
        </w:tc>
      </w:tr>
      <w:tr w:rsidR="00881AC0" w:rsidTr="00AB0E64">
        <w:trPr>
          <w:trHeight w:val="283"/>
        </w:trPr>
        <w:tc>
          <w:tcPr>
            <w:tcW w:w="326" w:type="pct"/>
            <w:vAlign w:val="center"/>
          </w:tcPr>
          <w:p w:rsidR="00881AC0" w:rsidRDefault="00881AC0" w:rsidP="007B298C">
            <w:pPr>
              <w:spacing w:after="0"/>
              <w:ind w:firstLine="0"/>
              <w:jc w:val="center"/>
              <w:rPr>
                <w:rFonts w:eastAsiaTheme="minorEastAsia"/>
              </w:rPr>
            </w:pPr>
            <w:r>
              <w:rPr>
                <w:rFonts w:eastAsiaTheme="minorEastAsia"/>
              </w:rPr>
              <w:t>10</w:t>
            </w:r>
          </w:p>
        </w:tc>
        <w:tc>
          <w:tcPr>
            <w:tcW w:w="914" w:type="pct"/>
            <w:vAlign w:val="center"/>
          </w:tcPr>
          <w:p w:rsidR="00881AC0" w:rsidRDefault="00881AC0" w:rsidP="007B298C">
            <w:pPr>
              <w:spacing w:after="0"/>
              <w:ind w:firstLine="0"/>
              <w:jc w:val="center"/>
              <w:rPr>
                <w:rFonts w:eastAsiaTheme="minorEastAsia"/>
              </w:rPr>
            </w:pPr>
            <w:r>
              <w:rPr>
                <w:rFonts w:eastAsiaTheme="minorEastAsia"/>
              </w:rPr>
              <w:t>P10</w:t>
            </w:r>
          </w:p>
        </w:tc>
        <w:tc>
          <w:tcPr>
            <w:tcW w:w="413" w:type="pct"/>
            <w:vAlign w:val="center"/>
          </w:tcPr>
          <w:p w:rsidR="00881AC0" w:rsidRDefault="00DB54DE" w:rsidP="007B298C">
            <w:pPr>
              <w:spacing w:after="0"/>
              <w:ind w:firstLine="0"/>
              <w:jc w:val="center"/>
              <w:rPr>
                <w:rFonts w:eastAsiaTheme="minorEastAsia"/>
              </w:rPr>
            </w:pPr>
            <w:r>
              <w:rPr>
                <w:rFonts w:eastAsiaTheme="minorEastAsia"/>
              </w:rPr>
              <w:t>12</w:t>
            </w:r>
          </w:p>
        </w:tc>
        <w:tc>
          <w:tcPr>
            <w:tcW w:w="341" w:type="pct"/>
            <w:vAlign w:val="center"/>
          </w:tcPr>
          <w:p w:rsidR="00881AC0" w:rsidRDefault="00DB54DE" w:rsidP="007B298C">
            <w:pPr>
              <w:spacing w:after="0"/>
              <w:ind w:firstLine="0"/>
              <w:jc w:val="center"/>
              <w:rPr>
                <w:rFonts w:eastAsiaTheme="minorEastAsia"/>
              </w:rPr>
            </w:pPr>
            <w:r>
              <w:rPr>
                <w:rFonts w:eastAsiaTheme="minorEastAsia"/>
              </w:rPr>
              <w:t>6</w:t>
            </w:r>
          </w:p>
        </w:tc>
        <w:tc>
          <w:tcPr>
            <w:tcW w:w="362" w:type="pct"/>
            <w:vAlign w:val="center"/>
          </w:tcPr>
          <w:p w:rsidR="00881AC0" w:rsidRDefault="00DB54DE" w:rsidP="007B298C">
            <w:pPr>
              <w:spacing w:after="0"/>
              <w:ind w:firstLine="0"/>
              <w:jc w:val="center"/>
              <w:rPr>
                <w:rFonts w:eastAsiaTheme="minorEastAsia"/>
              </w:rPr>
            </w:pPr>
            <w:r>
              <w:rPr>
                <w:rFonts w:eastAsiaTheme="minorEastAsia"/>
              </w:rPr>
              <w:t>1</w:t>
            </w:r>
          </w:p>
        </w:tc>
        <w:tc>
          <w:tcPr>
            <w:tcW w:w="420" w:type="pct"/>
            <w:vAlign w:val="center"/>
          </w:tcPr>
          <w:p w:rsidR="00881AC0" w:rsidRDefault="00DB54DE" w:rsidP="007B298C">
            <w:pPr>
              <w:spacing w:after="0"/>
              <w:ind w:firstLine="0"/>
              <w:jc w:val="center"/>
              <w:rPr>
                <w:rFonts w:eastAsiaTheme="minorEastAsia"/>
              </w:rPr>
            </w:pPr>
            <w:r>
              <w:rPr>
                <w:rFonts w:eastAsiaTheme="minorEastAsia"/>
              </w:rPr>
              <w:t>1</w:t>
            </w:r>
          </w:p>
        </w:tc>
        <w:tc>
          <w:tcPr>
            <w:tcW w:w="492" w:type="pct"/>
            <w:vAlign w:val="center"/>
          </w:tcPr>
          <w:p w:rsidR="00881AC0" w:rsidRDefault="00DB54DE" w:rsidP="007B298C">
            <w:pPr>
              <w:spacing w:after="0"/>
              <w:ind w:firstLine="0"/>
              <w:jc w:val="center"/>
              <w:rPr>
                <w:rFonts w:eastAsiaTheme="minorEastAsia"/>
              </w:rPr>
            </w:pPr>
            <w:r>
              <w:rPr>
                <w:rFonts w:eastAsiaTheme="minorEastAsia"/>
              </w:rPr>
              <w:t>0</w:t>
            </w:r>
          </w:p>
        </w:tc>
        <w:tc>
          <w:tcPr>
            <w:tcW w:w="859" w:type="pct"/>
            <w:vAlign w:val="center"/>
          </w:tcPr>
          <w:p w:rsidR="00881AC0" w:rsidRDefault="00DB0A70" w:rsidP="007B298C">
            <w:pPr>
              <w:spacing w:after="0"/>
              <w:ind w:firstLine="0"/>
              <w:jc w:val="center"/>
              <w:rPr>
                <w:rFonts w:eastAsiaTheme="minorEastAsia"/>
              </w:rPr>
            </w:pPr>
            <w:r>
              <w:rPr>
                <w:rFonts w:eastAsiaTheme="minorEastAsia"/>
              </w:rPr>
              <w:t>89</w:t>
            </w:r>
          </w:p>
        </w:tc>
        <w:tc>
          <w:tcPr>
            <w:tcW w:w="873" w:type="pct"/>
            <w:vAlign w:val="center"/>
          </w:tcPr>
          <w:p w:rsidR="00881AC0" w:rsidRDefault="00DB0A70" w:rsidP="007B298C">
            <w:pPr>
              <w:spacing w:after="0"/>
              <w:ind w:firstLine="0"/>
              <w:jc w:val="center"/>
              <w:rPr>
                <w:rFonts w:eastAsiaTheme="minorEastAsia"/>
              </w:rPr>
            </w:pPr>
            <w:r>
              <w:rPr>
                <w:rFonts w:eastAsiaTheme="minorEastAsia"/>
              </w:rPr>
              <w:t>89%</w:t>
            </w:r>
          </w:p>
        </w:tc>
      </w:tr>
      <w:tr w:rsidR="00164971" w:rsidTr="00AB0E64">
        <w:trPr>
          <w:trHeight w:val="283"/>
        </w:trPr>
        <w:tc>
          <w:tcPr>
            <w:tcW w:w="4127" w:type="pct"/>
            <w:gridSpan w:val="8"/>
            <w:vAlign w:val="center"/>
            <w:hideMark/>
          </w:tcPr>
          <w:p w:rsidR="00164971" w:rsidRPr="00B83FDE" w:rsidRDefault="00164971" w:rsidP="007B298C">
            <w:pPr>
              <w:spacing w:after="0"/>
              <w:ind w:firstLine="0"/>
              <w:jc w:val="center"/>
              <w:rPr>
                <w:rFonts w:eastAsiaTheme="minorEastAsia"/>
                <w:b/>
              </w:rPr>
            </w:pPr>
            <w:r w:rsidRPr="00B83FDE">
              <w:rPr>
                <w:rFonts w:eastAsiaTheme="minorEastAsia"/>
                <w:b/>
              </w:rPr>
              <w:t>Nilai rata-rata persentase</w:t>
            </w:r>
          </w:p>
        </w:tc>
        <w:tc>
          <w:tcPr>
            <w:tcW w:w="873" w:type="pct"/>
            <w:vAlign w:val="center"/>
          </w:tcPr>
          <w:p w:rsidR="00164971" w:rsidRDefault="005E2368" w:rsidP="007B298C">
            <w:pPr>
              <w:spacing w:after="0"/>
              <w:ind w:firstLine="0"/>
              <w:jc w:val="center"/>
              <w:rPr>
                <w:rFonts w:eastAsiaTheme="minorEastAsia"/>
              </w:rPr>
            </w:pPr>
            <w:r>
              <w:rPr>
                <w:rFonts w:eastAsiaTheme="minorEastAsia"/>
              </w:rPr>
              <w:t>90.8%</w:t>
            </w:r>
          </w:p>
        </w:tc>
      </w:tr>
    </w:tbl>
    <w:p w:rsidR="00164971" w:rsidRDefault="00164971" w:rsidP="00B83FDE">
      <w:pPr>
        <w:ind w:firstLine="0"/>
        <w:rPr>
          <w:rFonts w:eastAsiaTheme="minorEastAsia"/>
        </w:rPr>
      </w:pPr>
    </w:p>
    <w:p w:rsidR="00624D97" w:rsidRDefault="00F11FB1" w:rsidP="007D1546">
      <w:pPr>
        <w:ind w:left="284" w:firstLine="0"/>
        <w:jc w:val="center"/>
        <w:rPr>
          <w:rFonts w:eastAsiaTheme="minorEastAsia"/>
        </w:rPr>
      </w:pPr>
      <w:r>
        <w:rPr>
          <w:rFonts w:eastAsiaTheme="minorEastAsia"/>
        </w:rPr>
        <w:drawing>
          <wp:inline distT="0" distB="0" distL="0" distR="0" wp14:anchorId="229A0BAE" wp14:editId="0ABEC577">
            <wp:extent cx="5772150" cy="3200400"/>
            <wp:effectExtent l="0" t="0" r="1905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6B5EF7" w:rsidRDefault="006B5EF7" w:rsidP="006B5EF7">
      <w:pPr>
        <w:ind w:left="284" w:firstLine="0"/>
        <w:jc w:val="center"/>
        <w:rPr>
          <w:rFonts w:eastAsiaTheme="minorEastAsia"/>
        </w:rPr>
      </w:pPr>
      <w:r>
        <w:rPr>
          <w:rFonts w:eastAsiaTheme="minorEastAsia"/>
        </w:rPr>
        <w:t>Gambar 15. Grafik persentase hasil kuesioner</w:t>
      </w:r>
    </w:p>
    <w:p w:rsidR="00F11FB1" w:rsidRPr="00FD3514" w:rsidRDefault="001F36CC" w:rsidP="00FD3514">
      <w:pPr>
        <w:ind w:left="284"/>
        <w:rPr>
          <w:rFonts w:eastAsiaTheme="minorEastAsia"/>
        </w:rPr>
      </w:pPr>
      <w:r>
        <w:rPr>
          <w:rFonts w:eastAsiaTheme="minorEastAsia"/>
        </w:rPr>
        <w:t xml:space="preserve">Berdasarkan hasil </w:t>
      </w:r>
      <w:r w:rsidR="00980B78">
        <w:rPr>
          <w:rFonts w:eastAsiaTheme="minorEastAsia"/>
        </w:rPr>
        <w:t>kuesioner</w:t>
      </w:r>
      <w:r>
        <w:rPr>
          <w:rFonts w:eastAsiaTheme="minorEastAsia"/>
        </w:rPr>
        <w:t xml:space="preserve"> diperoleh persentase nilai rata-rata yaitu 90,8%. 97% responden menyatakan </w:t>
      </w:r>
      <w:r w:rsidR="00E71AF6" w:rsidRPr="00E71AF6">
        <w:rPr>
          <w:rFonts w:eastAsiaTheme="minorEastAsia"/>
          <w:i/>
        </w:rPr>
        <w:t>game</w:t>
      </w:r>
      <w:r>
        <w:rPr>
          <w:rFonts w:eastAsiaTheme="minorEastAsia"/>
        </w:rPr>
        <w:t xml:space="preserve"> menarik untuk dimainkan. 84% responden menyatakan </w:t>
      </w:r>
      <w:r w:rsidR="00E71AF6" w:rsidRPr="00E71AF6">
        <w:rPr>
          <w:rFonts w:eastAsiaTheme="minorEastAsia"/>
          <w:i/>
        </w:rPr>
        <w:t>game</w:t>
      </w:r>
      <w:r>
        <w:rPr>
          <w:rFonts w:eastAsiaTheme="minorEastAsia"/>
        </w:rPr>
        <w:t xml:space="preserve"> mudah digunakan, 92% responden menyatakan bahasa yang digunakan dalam </w:t>
      </w:r>
      <w:r w:rsidR="00E71AF6" w:rsidRPr="00E71AF6">
        <w:rPr>
          <w:rFonts w:eastAsiaTheme="minorEastAsia"/>
          <w:i/>
        </w:rPr>
        <w:t>game</w:t>
      </w:r>
      <w:r>
        <w:rPr>
          <w:rFonts w:eastAsiaTheme="minorEastAsia"/>
          <w:i/>
        </w:rPr>
        <w:t xml:space="preserve"> </w:t>
      </w:r>
      <w:r>
        <w:rPr>
          <w:rFonts w:eastAsiaTheme="minorEastAsia"/>
        </w:rPr>
        <w:t xml:space="preserve">mudah dimengerti, 92% responden menyatakan pertanyaan dalam </w:t>
      </w:r>
      <w:r w:rsidR="00E71AF6" w:rsidRPr="00E71AF6">
        <w:rPr>
          <w:rFonts w:eastAsiaTheme="minorEastAsia"/>
          <w:i/>
        </w:rPr>
        <w:t>game</w:t>
      </w:r>
      <w:r>
        <w:rPr>
          <w:rFonts w:eastAsiaTheme="minorEastAsia"/>
          <w:i/>
        </w:rPr>
        <w:t xml:space="preserve"> </w:t>
      </w:r>
      <w:r>
        <w:rPr>
          <w:rFonts w:eastAsiaTheme="minorEastAsia"/>
        </w:rPr>
        <w:t xml:space="preserve">mudah untuk dikerjakan, 87% responden menyatakan materi pembelajaran dalam </w:t>
      </w:r>
      <w:r w:rsidR="00E71AF6" w:rsidRPr="00E71AF6">
        <w:rPr>
          <w:rFonts w:eastAsiaTheme="minorEastAsia"/>
          <w:i/>
        </w:rPr>
        <w:t>game</w:t>
      </w:r>
      <w:r>
        <w:rPr>
          <w:rFonts w:eastAsiaTheme="minorEastAsia"/>
          <w:i/>
        </w:rPr>
        <w:t xml:space="preserve"> </w:t>
      </w:r>
      <w:r>
        <w:rPr>
          <w:rFonts w:eastAsiaTheme="minorEastAsia"/>
        </w:rPr>
        <w:t xml:space="preserve">mudah untuk dimengerti, 95% responden menyatakan tampilan </w:t>
      </w:r>
      <w:r w:rsidR="00E71AF6" w:rsidRPr="00E71AF6">
        <w:rPr>
          <w:rFonts w:eastAsiaTheme="minorEastAsia"/>
          <w:i/>
        </w:rPr>
        <w:t>game</w:t>
      </w:r>
      <w:r>
        <w:rPr>
          <w:rFonts w:eastAsiaTheme="minorEastAsia"/>
          <w:i/>
        </w:rPr>
        <w:t xml:space="preserve"> </w:t>
      </w:r>
      <w:r>
        <w:rPr>
          <w:rFonts w:eastAsiaTheme="minorEastAsia"/>
        </w:rPr>
        <w:t xml:space="preserve">tidak membosankan, </w:t>
      </w:r>
      <w:r w:rsidR="00FD3514">
        <w:rPr>
          <w:rFonts w:eastAsiaTheme="minorEastAsia"/>
        </w:rPr>
        <w:t xml:space="preserve">91% responden menyatakan </w:t>
      </w:r>
      <w:r w:rsidR="00E71AF6" w:rsidRPr="00E71AF6">
        <w:rPr>
          <w:rFonts w:eastAsiaTheme="minorEastAsia"/>
          <w:i/>
        </w:rPr>
        <w:t>game</w:t>
      </w:r>
      <w:r w:rsidR="00FD3514">
        <w:rPr>
          <w:rFonts w:eastAsiaTheme="minorEastAsia"/>
          <w:i/>
        </w:rPr>
        <w:t xml:space="preserve"> </w:t>
      </w:r>
      <w:r w:rsidR="00FD3514">
        <w:rPr>
          <w:rFonts w:eastAsiaTheme="minorEastAsia"/>
        </w:rPr>
        <w:t xml:space="preserve">dapat membantu memahami materi pembelajaran dengan lebih mudah. 92% responden menyatakan </w:t>
      </w:r>
      <w:r w:rsidR="00E71AF6" w:rsidRPr="00E71AF6">
        <w:rPr>
          <w:rFonts w:eastAsiaTheme="minorEastAsia"/>
          <w:i/>
        </w:rPr>
        <w:t>game</w:t>
      </w:r>
      <w:r w:rsidR="00FD3514">
        <w:rPr>
          <w:rFonts w:eastAsiaTheme="minorEastAsia"/>
          <w:i/>
        </w:rPr>
        <w:t xml:space="preserve"> </w:t>
      </w:r>
      <w:r w:rsidR="00FD3514">
        <w:rPr>
          <w:rFonts w:eastAsiaTheme="minorEastAsia"/>
        </w:rPr>
        <w:t xml:space="preserve">dapat meningkatkan minat belajar, 89% responden menyatakan tombol dalam </w:t>
      </w:r>
      <w:r w:rsidR="00E71AF6" w:rsidRPr="00E71AF6">
        <w:rPr>
          <w:rFonts w:eastAsiaTheme="minorEastAsia"/>
          <w:i/>
        </w:rPr>
        <w:t>game</w:t>
      </w:r>
      <w:r w:rsidR="00FD3514">
        <w:rPr>
          <w:rFonts w:eastAsiaTheme="minorEastAsia"/>
          <w:i/>
        </w:rPr>
        <w:t xml:space="preserve"> </w:t>
      </w:r>
      <w:r w:rsidR="00FD3514">
        <w:rPr>
          <w:rFonts w:eastAsiaTheme="minorEastAsia"/>
        </w:rPr>
        <w:t xml:space="preserve">dapat berfungsi dengan baik, 89% responden menyatakan tombol dalam </w:t>
      </w:r>
      <w:r w:rsidR="00E71AF6" w:rsidRPr="00E71AF6">
        <w:rPr>
          <w:rFonts w:eastAsiaTheme="minorEastAsia"/>
          <w:i/>
        </w:rPr>
        <w:t>game</w:t>
      </w:r>
      <w:r w:rsidR="00FD3514">
        <w:rPr>
          <w:rFonts w:eastAsiaTheme="minorEastAsia"/>
        </w:rPr>
        <w:t xml:space="preserve"> mudah untuk dimengerti dan digunakan.</w:t>
      </w:r>
    </w:p>
    <w:p w:rsidR="00F11FB1" w:rsidRDefault="00F11FB1" w:rsidP="00F11FB1">
      <w:pPr>
        <w:ind w:firstLine="0"/>
        <w:jc w:val="center"/>
        <w:rPr>
          <w:rFonts w:eastAsiaTheme="minorEastAsia"/>
        </w:rPr>
      </w:pPr>
      <w:r>
        <w:rPr>
          <w:rFonts w:eastAsiaTheme="minorEastAsia"/>
        </w:rPr>
        <w:t>Tabel 5. Keterangan pertanyaan</w:t>
      </w:r>
    </w:p>
    <w:tbl>
      <w:tblPr>
        <w:tblStyle w:val="TableGrid"/>
        <w:tblW w:w="8704" w:type="dxa"/>
        <w:tblInd w:w="392"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6010"/>
        <w:gridCol w:w="2694"/>
      </w:tblGrid>
      <w:tr w:rsidR="00B753EE" w:rsidTr="00E53E66">
        <w:trPr>
          <w:trHeight w:val="340"/>
        </w:trPr>
        <w:tc>
          <w:tcPr>
            <w:tcW w:w="6010"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pertanyaan</w:t>
            </w:r>
          </w:p>
        </w:tc>
        <w:tc>
          <w:tcPr>
            <w:tcW w:w="2694" w:type="dxa"/>
            <w:tcBorders>
              <w:top w:val="single" w:sz="18" w:space="0" w:color="auto"/>
              <w:bottom w:val="single" w:sz="2" w:space="0" w:color="auto"/>
            </w:tcBorders>
            <w:vAlign w:val="center"/>
          </w:tcPr>
          <w:p w:rsidR="00B753EE" w:rsidRPr="005433F3" w:rsidRDefault="00B753EE" w:rsidP="00CA49F3">
            <w:pPr>
              <w:spacing w:after="0"/>
              <w:ind w:firstLine="0"/>
              <w:jc w:val="left"/>
              <w:rPr>
                <w:rFonts w:eastAsiaTheme="minorEastAsia"/>
                <w:b/>
              </w:rPr>
            </w:pPr>
            <w:r w:rsidRPr="005433F3">
              <w:rPr>
                <w:rFonts w:eastAsiaTheme="minorEastAsia"/>
                <w:b/>
              </w:rPr>
              <w:t>Keterangan jawaban</w:t>
            </w:r>
          </w:p>
        </w:tc>
      </w:tr>
      <w:tr w:rsidR="00B753EE" w:rsidTr="00E53E66">
        <w:trPr>
          <w:trHeight w:val="340"/>
        </w:trPr>
        <w:tc>
          <w:tcPr>
            <w:tcW w:w="6010" w:type="dxa"/>
            <w:tcBorders>
              <w:top w:val="single" w:sz="2" w:space="0" w:color="auto"/>
            </w:tcBorders>
            <w:vAlign w:val="center"/>
          </w:tcPr>
          <w:p w:rsidR="00B753EE" w:rsidRPr="00F11FB1" w:rsidRDefault="00B753EE" w:rsidP="00F11FB1">
            <w:pPr>
              <w:spacing w:after="0"/>
              <w:ind w:firstLine="0"/>
              <w:jc w:val="left"/>
              <w:rPr>
                <w:rFonts w:eastAsiaTheme="minorEastAsia"/>
              </w:rPr>
            </w:pPr>
            <w:r>
              <w:rPr>
                <w:rFonts w:eastAsiaTheme="minorEastAsia"/>
              </w:rPr>
              <w:t xml:space="preserve">P1: Apakah </w:t>
            </w:r>
            <w:r w:rsidR="00E71AF6" w:rsidRPr="00E71AF6">
              <w:rPr>
                <w:rFonts w:eastAsiaTheme="minorEastAsia"/>
                <w:i/>
              </w:rPr>
              <w:t>game</w:t>
            </w:r>
            <w:r>
              <w:rPr>
                <w:rFonts w:eastAsiaTheme="minorEastAsia"/>
                <w:i/>
              </w:rPr>
              <w:t xml:space="preserve"> </w:t>
            </w:r>
            <w:r>
              <w:rPr>
                <w:rFonts w:eastAsiaTheme="minorEastAsia"/>
              </w:rPr>
              <w:t>ini menarik?</w:t>
            </w:r>
          </w:p>
        </w:tc>
        <w:tc>
          <w:tcPr>
            <w:tcW w:w="2694" w:type="dxa"/>
            <w:tcBorders>
              <w:top w:val="single" w:sz="2" w:space="0" w:color="auto"/>
            </w:tcBorders>
            <w:vAlign w:val="center"/>
          </w:tcPr>
          <w:p w:rsidR="00B753EE" w:rsidRDefault="00B753EE" w:rsidP="00F11FB1">
            <w:pPr>
              <w:spacing w:after="0"/>
              <w:ind w:firstLine="0"/>
              <w:jc w:val="left"/>
              <w:rPr>
                <w:rFonts w:eastAsiaTheme="minorEastAsia"/>
              </w:rPr>
            </w:pPr>
            <w:r>
              <w:rPr>
                <w:rFonts w:eastAsiaTheme="minorEastAsia"/>
              </w:rPr>
              <w:t>SS: Sangat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2: Apakah </w:t>
            </w:r>
            <w:r w:rsidR="00E71AF6" w:rsidRPr="00E71AF6">
              <w:rPr>
                <w:rFonts w:eastAsiaTheme="minorEastAsia"/>
                <w:i/>
              </w:rPr>
              <w:t>game</w:t>
            </w:r>
            <w:r>
              <w:rPr>
                <w:rFonts w:eastAsiaTheme="minorEastAsia"/>
                <w:i/>
              </w:rPr>
              <w:t xml:space="preserve"> </w:t>
            </w:r>
            <w:r>
              <w:rPr>
                <w:rFonts w:eastAsiaTheme="minorEastAsia"/>
              </w:rPr>
              <w:t>ini mudah digun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S: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3: Apakah bahasa yang digunak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N: Netral</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4: Pertanyaan dalam </w:t>
            </w:r>
            <w:r w:rsidR="00E71AF6" w:rsidRPr="00E71AF6">
              <w:rPr>
                <w:rFonts w:eastAsiaTheme="minorEastAsia"/>
                <w:i/>
              </w:rPr>
              <w:t>game</w:t>
            </w:r>
            <w:r>
              <w:rPr>
                <w:rFonts w:eastAsiaTheme="minorEastAsia"/>
              </w:rPr>
              <w:t xml:space="preserve"> dapat dikerjakan</w:t>
            </w:r>
          </w:p>
        </w:tc>
        <w:tc>
          <w:tcPr>
            <w:tcW w:w="2694" w:type="dxa"/>
            <w:vAlign w:val="center"/>
          </w:tcPr>
          <w:p w:rsidR="00B753EE" w:rsidRDefault="00B753EE" w:rsidP="00F11FB1">
            <w:pPr>
              <w:spacing w:after="0"/>
              <w:ind w:firstLine="0"/>
              <w:jc w:val="left"/>
              <w:rPr>
                <w:rFonts w:eastAsiaTheme="minorEastAsia"/>
              </w:rPr>
            </w:pPr>
            <w:r>
              <w:rPr>
                <w:rFonts w:eastAsiaTheme="minorEastAsia"/>
              </w:rPr>
              <w:t>TS: Tidak setuju</w:t>
            </w: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P5: Materi pembelajaran mudah dimengerti</w:t>
            </w:r>
          </w:p>
        </w:tc>
        <w:tc>
          <w:tcPr>
            <w:tcW w:w="2694" w:type="dxa"/>
            <w:vAlign w:val="center"/>
          </w:tcPr>
          <w:p w:rsidR="00B753EE" w:rsidRDefault="00B753EE" w:rsidP="00F11FB1">
            <w:pPr>
              <w:spacing w:after="0"/>
              <w:ind w:firstLine="0"/>
              <w:jc w:val="left"/>
              <w:rPr>
                <w:rFonts w:eastAsiaTheme="minorEastAsia"/>
              </w:rPr>
            </w:pPr>
            <w:r>
              <w:rPr>
                <w:rFonts w:eastAsiaTheme="minorEastAsia"/>
              </w:rPr>
              <w:t>STS: Sangat tidak setuju</w:t>
            </w:r>
          </w:p>
        </w:tc>
      </w:tr>
      <w:tr w:rsidR="00B753EE" w:rsidTr="00E53E66">
        <w:trPr>
          <w:trHeight w:val="340"/>
        </w:trPr>
        <w:tc>
          <w:tcPr>
            <w:tcW w:w="6010" w:type="dxa"/>
            <w:vAlign w:val="center"/>
          </w:tcPr>
          <w:p w:rsidR="00B753EE" w:rsidRPr="00F11FB1" w:rsidRDefault="00B753EE" w:rsidP="00F11FB1">
            <w:pPr>
              <w:spacing w:after="0"/>
              <w:ind w:firstLine="0"/>
              <w:jc w:val="left"/>
              <w:rPr>
                <w:rFonts w:eastAsiaTheme="minorEastAsia"/>
              </w:rPr>
            </w:pPr>
            <w:r>
              <w:rPr>
                <w:rFonts w:eastAsiaTheme="minorEastAsia"/>
              </w:rPr>
              <w:t xml:space="preserve">P6: Tampilan </w:t>
            </w:r>
            <w:r w:rsidR="00E71AF6" w:rsidRPr="00E71AF6">
              <w:rPr>
                <w:rFonts w:eastAsiaTheme="minorEastAsia"/>
                <w:i/>
              </w:rPr>
              <w:t>game</w:t>
            </w:r>
            <w:r>
              <w:rPr>
                <w:rFonts w:eastAsiaTheme="minorEastAsia"/>
                <w:i/>
              </w:rPr>
              <w:t xml:space="preserve"> </w:t>
            </w:r>
            <w:r>
              <w:rPr>
                <w:rFonts w:eastAsiaTheme="minorEastAsia"/>
              </w:rPr>
              <w:t>tidak membosank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7: </w:t>
            </w:r>
            <w:r w:rsidR="00E71AF6" w:rsidRPr="00E71AF6">
              <w:rPr>
                <w:rFonts w:eastAsiaTheme="minorEastAsia"/>
                <w:i/>
              </w:rPr>
              <w:t>Game</w:t>
            </w:r>
            <w:r>
              <w:rPr>
                <w:rFonts w:eastAsiaTheme="minorEastAsia"/>
              </w:rPr>
              <w:t xml:space="preserve"> dapat membantu memahami materi pembelajaran</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8: </w:t>
            </w:r>
            <w:r w:rsidR="00E71AF6" w:rsidRPr="00E71AF6">
              <w:rPr>
                <w:i/>
              </w:rPr>
              <w:t>Game</w:t>
            </w:r>
            <w:r>
              <w:t xml:space="preserve"> dapat meningkatkan minat belajar</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9: </w:t>
            </w:r>
            <w:r>
              <w:t xml:space="preserve">Tombol dalam </w:t>
            </w:r>
            <w:r w:rsidR="00E71AF6" w:rsidRPr="00E71AF6">
              <w:rPr>
                <w:i/>
              </w:rPr>
              <w:t>game</w:t>
            </w:r>
            <w:r>
              <w:t xml:space="preserve"> berfungsi dengan baik</w:t>
            </w:r>
          </w:p>
        </w:tc>
        <w:tc>
          <w:tcPr>
            <w:tcW w:w="2694" w:type="dxa"/>
            <w:vAlign w:val="center"/>
          </w:tcPr>
          <w:p w:rsidR="00B753EE" w:rsidRDefault="00B753EE" w:rsidP="00F11FB1">
            <w:pPr>
              <w:spacing w:after="0"/>
              <w:ind w:firstLine="0"/>
              <w:jc w:val="left"/>
              <w:rPr>
                <w:rFonts w:eastAsiaTheme="minorEastAsia"/>
              </w:rPr>
            </w:pPr>
          </w:p>
        </w:tc>
      </w:tr>
      <w:tr w:rsidR="00B753EE" w:rsidTr="00E53E66">
        <w:trPr>
          <w:trHeight w:val="340"/>
        </w:trPr>
        <w:tc>
          <w:tcPr>
            <w:tcW w:w="6010" w:type="dxa"/>
            <w:vAlign w:val="center"/>
          </w:tcPr>
          <w:p w:rsidR="00B753EE" w:rsidRDefault="00B753EE" w:rsidP="00F11FB1">
            <w:pPr>
              <w:spacing w:after="0"/>
              <w:ind w:firstLine="0"/>
              <w:jc w:val="left"/>
              <w:rPr>
                <w:rFonts w:eastAsiaTheme="minorEastAsia"/>
              </w:rPr>
            </w:pPr>
            <w:r>
              <w:rPr>
                <w:rFonts w:eastAsiaTheme="minorEastAsia"/>
              </w:rPr>
              <w:t xml:space="preserve">P10: </w:t>
            </w:r>
            <w:r w:rsidRPr="00205984">
              <w:rPr>
                <w:rFonts w:eastAsiaTheme="minorEastAsia"/>
              </w:rPr>
              <w:t xml:space="preserve">Tombol dalam </w:t>
            </w:r>
            <w:r w:rsidR="00E71AF6" w:rsidRPr="00E71AF6">
              <w:rPr>
                <w:rFonts w:eastAsiaTheme="minorEastAsia"/>
                <w:i/>
              </w:rPr>
              <w:t>game</w:t>
            </w:r>
            <w:r w:rsidRPr="00205984">
              <w:rPr>
                <w:rFonts w:eastAsiaTheme="minorEastAsia"/>
              </w:rPr>
              <w:t xml:space="preserve"> dapat digunakan dengan mudah dan dimengerti</w:t>
            </w:r>
          </w:p>
        </w:tc>
        <w:tc>
          <w:tcPr>
            <w:tcW w:w="2694" w:type="dxa"/>
            <w:vAlign w:val="center"/>
          </w:tcPr>
          <w:p w:rsidR="00B753EE" w:rsidRDefault="00B753EE" w:rsidP="00F11FB1">
            <w:pPr>
              <w:spacing w:after="0"/>
              <w:ind w:firstLine="0"/>
              <w:jc w:val="left"/>
              <w:rPr>
                <w:rFonts w:eastAsiaTheme="minorEastAsia"/>
              </w:rPr>
            </w:pPr>
          </w:p>
        </w:tc>
      </w:tr>
    </w:tbl>
    <w:p w:rsidR="00CC379C" w:rsidRDefault="00CC379C" w:rsidP="00CC379C">
      <w:pPr>
        <w:pStyle w:val="Subjudul"/>
        <w:numPr>
          <w:ilvl w:val="0"/>
          <w:numId w:val="0"/>
        </w:numPr>
        <w:ind w:left="284"/>
        <w:rPr>
          <w:rFonts w:eastAsiaTheme="minorEastAsia"/>
        </w:rPr>
      </w:pPr>
    </w:p>
    <w:p w:rsidR="00F11FB1" w:rsidRDefault="005E2F6C" w:rsidP="00650296">
      <w:pPr>
        <w:pStyle w:val="Subjudul"/>
        <w:rPr>
          <w:rFonts w:eastAsiaTheme="minorEastAsia"/>
        </w:rPr>
      </w:pPr>
      <w:r>
        <w:rPr>
          <w:rFonts w:eastAsiaTheme="minorEastAsia"/>
        </w:rPr>
        <w:t>PENUTUP</w:t>
      </w:r>
    </w:p>
    <w:p w:rsidR="00650296" w:rsidRDefault="003176F9" w:rsidP="00650296">
      <w:pPr>
        <w:pStyle w:val="Subjudul"/>
        <w:numPr>
          <w:ilvl w:val="0"/>
          <w:numId w:val="0"/>
        </w:numPr>
        <w:ind w:left="284"/>
        <w:rPr>
          <w:rFonts w:eastAsiaTheme="minorEastAsia"/>
          <w:b w:val="0"/>
        </w:rPr>
      </w:pPr>
      <w:r>
        <w:rPr>
          <w:rFonts w:eastAsiaTheme="minorEastAsia"/>
          <w:b w:val="0"/>
        </w:rPr>
        <w:t>Berdasarkan penelitian yang telah dilakukan dapat ditarik kesimpulan yaitu:</w:t>
      </w:r>
    </w:p>
    <w:p w:rsidR="003176F9" w:rsidRDefault="007A2878" w:rsidP="003176F9">
      <w:pPr>
        <w:pStyle w:val="Subjudul"/>
        <w:numPr>
          <w:ilvl w:val="0"/>
          <w:numId w:val="18"/>
        </w:numPr>
        <w:ind w:left="709" w:hanging="425"/>
        <w:rPr>
          <w:rFonts w:eastAsiaTheme="minorEastAsia"/>
          <w:b w:val="0"/>
        </w:rPr>
      </w:pPr>
      <w:r>
        <w:rPr>
          <w:rFonts w:eastAsiaTheme="minorEastAsia"/>
          <w:b w:val="0"/>
        </w:rPr>
        <w:t>Peneliti telah</w:t>
      </w:r>
      <w:r w:rsidR="00FE2440">
        <w:rPr>
          <w:rFonts w:eastAsiaTheme="minorEastAsia"/>
          <w:b w:val="0"/>
        </w:rPr>
        <w:t xml:space="preserve"> berhasil</w:t>
      </w:r>
      <w:r>
        <w:rPr>
          <w:rFonts w:eastAsiaTheme="minorEastAsia"/>
          <w:b w:val="0"/>
        </w:rPr>
        <w:t xml:space="preserve"> membuat </w:t>
      </w:r>
      <w:r w:rsidR="00E71AF6" w:rsidRPr="00E71AF6">
        <w:rPr>
          <w:rFonts w:eastAsiaTheme="minorEastAsia"/>
          <w:b w:val="0"/>
          <w:i/>
        </w:rPr>
        <w:t>game</w:t>
      </w:r>
      <w:r>
        <w:rPr>
          <w:rFonts w:eastAsiaTheme="minorEastAsia"/>
          <w:b w:val="0"/>
          <w:i/>
        </w:rPr>
        <w:t xml:space="preserve"> </w:t>
      </w:r>
      <w:r>
        <w:rPr>
          <w:rFonts w:eastAsiaTheme="minorEastAsia"/>
          <w:b w:val="0"/>
        </w:rPr>
        <w:t xml:space="preserve">edukasi pengenalan iklim dan cuaca </w:t>
      </w:r>
      <w:r w:rsidR="0024492B">
        <w:rPr>
          <w:rFonts w:eastAsiaTheme="minorEastAsia"/>
          <w:b w:val="0"/>
        </w:rPr>
        <w:t>untuk</w:t>
      </w:r>
      <w:r w:rsidR="006C1375">
        <w:rPr>
          <w:rFonts w:eastAsiaTheme="minorEastAsia"/>
          <w:b w:val="0"/>
        </w:rPr>
        <w:t xml:space="preserve"> membantu </w:t>
      </w:r>
      <w:r w:rsidR="008A1078">
        <w:rPr>
          <w:rFonts w:eastAsiaTheme="minorEastAsia"/>
          <w:b w:val="0"/>
        </w:rPr>
        <w:t>proses belajar siswa</w:t>
      </w:r>
      <w:r w:rsidR="00A85EEB">
        <w:rPr>
          <w:rFonts w:eastAsiaTheme="minorEastAsia"/>
          <w:b w:val="0"/>
        </w:rPr>
        <w:t>.</w:t>
      </w:r>
    </w:p>
    <w:p w:rsidR="007A2878" w:rsidRDefault="007A2878" w:rsidP="003176F9">
      <w:pPr>
        <w:pStyle w:val="Subjudul"/>
        <w:numPr>
          <w:ilvl w:val="0"/>
          <w:numId w:val="18"/>
        </w:numPr>
        <w:ind w:left="709" w:hanging="425"/>
        <w:rPr>
          <w:rFonts w:eastAsiaTheme="minorEastAsia"/>
          <w:b w:val="0"/>
        </w:rPr>
      </w:pPr>
      <w:r>
        <w:rPr>
          <w:rFonts w:eastAsiaTheme="minorEastAsia"/>
          <w:b w:val="0"/>
        </w:rPr>
        <w:t>Berdasarkan</w:t>
      </w:r>
      <w:r w:rsidR="00A85EEB">
        <w:rPr>
          <w:rFonts w:eastAsiaTheme="minorEastAsia"/>
          <w:b w:val="0"/>
        </w:rPr>
        <w:t xml:space="preserve"> pengujian </w:t>
      </w:r>
      <w:r w:rsidR="007F50B1">
        <w:rPr>
          <w:rFonts w:eastAsiaTheme="minorEastAsia"/>
          <w:b w:val="0"/>
          <w:i/>
        </w:rPr>
        <w:t>black box</w:t>
      </w:r>
      <w:r w:rsidR="005C7BCD">
        <w:rPr>
          <w:rFonts w:eastAsiaTheme="minorEastAsia"/>
          <w:b w:val="0"/>
          <w:i/>
        </w:rPr>
        <w:t>,</w:t>
      </w:r>
      <w:r w:rsidR="00A85EEB">
        <w:rPr>
          <w:rFonts w:eastAsiaTheme="minorEastAsia"/>
          <w:b w:val="0"/>
          <w:i/>
        </w:rPr>
        <w:t xml:space="preserve"> </w:t>
      </w:r>
      <w:r w:rsidR="00E71AF6" w:rsidRPr="00E71AF6">
        <w:rPr>
          <w:rFonts w:eastAsiaTheme="minorEastAsia"/>
          <w:b w:val="0"/>
          <w:i/>
        </w:rPr>
        <w:t>game</w:t>
      </w:r>
      <w:r w:rsidR="00E8615C">
        <w:rPr>
          <w:rFonts w:eastAsiaTheme="minorEastAsia"/>
          <w:b w:val="0"/>
          <w:i/>
        </w:rPr>
        <w:t xml:space="preserve"> </w:t>
      </w:r>
      <w:r w:rsidR="00E8615C">
        <w:rPr>
          <w:rFonts w:eastAsiaTheme="minorEastAsia"/>
          <w:b w:val="0"/>
        </w:rPr>
        <w:t>edukasi pengenalan</w:t>
      </w:r>
      <w:r w:rsidR="00F8145A">
        <w:rPr>
          <w:rFonts w:eastAsiaTheme="minorEastAsia"/>
          <w:b w:val="0"/>
        </w:rPr>
        <w:t xml:space="preserve"> iklim dan cuaca dapat berjalan </w:t>
      </w:r>
      <w:r w:rsidR="00E8615C">
        <w:rPr>
          <w:rFonts w:eastAsiaTheme="minorEastAsia"/>
          <w:b w:val="0"/>
        </w:rPr>
        <w:t xml:space="preserve">dengan </w:t>
      </w:r>
      <w:r w:rsidR="006C146D">
        <w:rPr>
          <w:rFonts w:eastAsiaTheme="minorEastAsia"/>
          <w:b w:val="0"/>
        </w:rPr>
        <w:t>semestinya</w:t>
      </w:r>
      <w:r w:rsidR="00E8615C">
        <w:rPr>
          <w:rFonts w:eastAsiaTheme="minorEastAsia"/>
          <w:b w:val="0"/>
        </w:rPr>
        <w:t>.</w:t>
      </w:r>
    </w:p>
    <w:p w:rsidR="006562D9" w:rsidRDefault="00E8615C" w:rsidP="00133CD8">
      <w:pPr>
        <w:pStyle w:val="Subjudul"/>
        <w:numPr>
          <w:ilvl w:val="0"/>
          <w:numId w:val="18"/>
        </w:numPr>
        <w:ind w:left="709" w:hanging="425"/>
        <w:rPr>
          <w:rFonts w:eastAsiaTheme="minorEastAsia"/>
          <w:b w:val="0"/>
        </w:rPr>
      </w:pPr>
      <w:r>
        <w:rPr>
          <w:rFonts w:eastAsiaTheme="minorEastAsia"/>
          <w:b w:val="0"/>
        </w:rPr>
        <w:t xml:space="preserve">Berdasarkan </w:t>
      </w:r>
      <w:r w:rsidR="00A62459">
        <w:rPr>
          <w:rFonts w:eastAsiaTheme="minorEastAsia"/>
          <w:b w:val="0"/>
        </w:rPr>
        <w:t>hasil kuesioner</w:t>
      </w:r>
      <w:r w:rsidR="00F96B52">
        <w:rPr>
          <w:rFonts w:eastAsiaTheme="minorEastAsia"/>
          <w:b w:val="0"/>
        </w:rPr>
        <w:t xml:space="preserve"> diperoleh</w:t>
      </w:r>
      <w:r w:rsidR="004034BF">
        <w:rPr>
          <w:rFonts w:eastAsiaTheme="minorEastAsia"/>
          <w:b w:val="0"/>
        </w:rPr>
        <w:t xml:space="preserve"> persentase</w:t>
      </w:r>
      <w:r>
        <w:rPr>
          <w:rFonts w:eastAsiaTheme="minorEastAsia"/>
          <w:b w:val="0"/>
        </w:rPr>
        <w:t xml:space="preserve"> rata-rata </w:t>
      </w:r>
      <w:r w:rsidR="005378BF">
        <w:rPr>
          <w:rFonts w:eastAsiaTheme="minorEastAsia"/>
          <w:b w:val="0"/>
        </w:rPr>
        <w:t>sebesar 90.8%</w:t>
      </w:r>
      <w:r>
        <w:rPr>
          <w:rFonts w:eastAsiaTheme="minorEastAsia"/>
          <w:b w:val="0"/>
        </w:rPr>
        <w:t xml:space="preserve"> yang menunju</w:t>
      </w:r>
      <w:r w:rsidR="004E391D">
        <w:rPr>
          <w:rFonts w:eastAsiaTheme="minorEastAsia"/>
          <w:b w:val="0"/>
        </w:rPr>
        <w:t>k</w:t>
      </w:r>
      <w:r>
        <w:rPr>
          <w:rFonts w:eastAsiaTheme="minorEastAsia"/>
          <w:b w:val="0"/>
        </w:rPr>
        <w:t>kan bahwa</w:t>
      </w:r>
      <w:r w:rsidR="000E116F">
        <w:rPr>
          <w:rFonts w:eastAsiaTheme="minorEastAsia"/>
          <w:b w:val="0"/>
        </w:rPr>
        <w:t xml:space="preserve"> responden setuju</w:t>
      </w:r>
      <w:r w:rsidR="005378BF">
        <w:rPr>
          <w:rFonts w:eastAsiaTheme="minorEastAsia"/>
          <w:b w:val="0"/>
        </w:rPr>
        <w:t>,</w:t>
      </w:r>
      <w:r>
        <w:rPr>
          <w:rFonts w:eastAsiaTheme="minorEastAsia"/>
          <w:b w:val="0"/>
        </w:rPr>
        <w:t xml:space="preserve"> </w:t>
      </w:r>
      <w:r w:rsidR="00E71AF6" w:rsidRPr="00E71AF6">
        <w:rPr>
          <w:rFonts w:eastAsiaTheme="minorEastAsia"/>
          <w:b w:val="0"/>
          <w:i/>
        </w:rPr>
        <w:t>game</w:t>
      </w:r>
      <w:r>
        <w:rPr>
          <w:rFonts w:eastAsiaTheme="minorEastAsia"/>
          <w:b w:val="0"/>
          <w:i/>
        </w:rPr>
        <w:t xml:space="preserve"> </w:t>
      </w:r>
      <w:r>
        <w:rPr>
          <w:rFonts w:eastAsiaTheme="minorEastAsia"/>
          <w:b w:val="0"/>
        </w:rPr>
        <w:t xml:space="preserve">edukasi pengenalan iklim dan cuaca </w:t>
      </w:r>
      <w:r w:rsidR="000E116F">
        <w:rPr>
          <w:rFonts w:eastAsiaTheme="minorEastAsia"/>
          <w:b w:val="0"/>
        </w:rPr>
        <w:t>merupakan</w:t>
      </w:r>
      <w:r w:rsidR="00C24681">
        <w:rPr>
          <w:rFonts w:eastAsiaTheme="minorEastAsia"/>
          <w:b w:val="0"/>
        </w:rPr>
        <w:t xml:space="preserve"> </w:t>
      </w:r>
      <w:r w:rsidR="00E71AF6" w:rsidRPr="00E71AF6">
        <w:rPr>
          <w:rFonts w:eastAsiaTheme="minorEastAsia"/>
          <w:b w:val="0"/>
          <w:i/>
        </w:rPr>
        <w:t>game</w:t>
      </w:r>
      <w:r w:rsidR="00A62459">
        <w:rPr>
          <w:rFonts w:eastAsiaTheme="minorEastAsia"/>
          <w:b w:val="0"/>
          <w:i/>
        </w:rPr>
        <w:t xml:space="preserve"> </w:t>
      </w:r>
      <w:r w:rsidR="00A62459">
        <w:rPr>
          <w:rFonts w:eastAsiaTheme="minorEastAsia"/>
          <w:b w:val="0"/>
        </w:rPr>
        <w:t>yang menarik</w:t>
      </w:r>
      <w:r w:rsidR="00295D38">
        <w:rPr>
          <w:rFonts w:eastAsiaTheme="minorEastAsia"/>
          <w:b w:val="0"/>
        </w:rPr>
        <w:t xml:space="preserve">, mudah digunakan, bahasanya mudah dimengerti serta tombol dalam </w:t>
      </w:r>
      <w:r w:rsidR="00E71AF6" w:rsidRPr="00E71AF6">
        <w:rPr>
          <w:rFonts w:eastAsiaTheme="minorEastAsia"/>
          <w:b w:val="0"/>
          <w:i/>
        </w:rPr>
        <w:t>game</w:t>
      </w:r>
      <w:r w:rsidR="00295D38">
        <w:rPr>
          <w:rFonts w:eastAsiaTheme="minorEastAsia"/>
          <w:b w:val="0"/>
          <w:i/>
        </w:rPr>
        <w:t xml:space="preserve"> </w:t>
      </w:r>
      <w:r w:rsidR="00295D38">
        <w:rPr>
          <w:rFonts w:eastAsiaTheme="minorEastAsia"/>
          <w:b w:val="0"/>
        </w:rPr>
        <w:t>dapat berfungsi dengan baik.</w:t>
      </w:r>
    </w:p>
    <w:p w:rsidR="00665EAD" w:rsidRPr="00686B22" w:rsidRDefault="00665EAD" w:rsidP="00665EAD">
      <w:pPr>
        <w:pStyle w:val="Subjudul"/>
        <w:numPr>
          <w:ilvl w:val="0"/>
          <w:numId w:val="0"/>
        </w:numPr>
        <w:ind w:left="709"/>
        <w:rPr>
          <w:rFonts w:eastAsiaTheme="minorEastAsia"/>
          <w:b w:val="0"/>
        </w:rPr>
      </w:pPr>
    </w:p>
    <w:p w:rsidR="00561874" w:rsidRPr="00561874" w:rsidRDefault="000C6A52" w:rsidP="00561874">
      <w:pPr>
        <w:pStyle w:val="Subjudul"/>
        <w:numPr>
          <w:ilvl w:val="0"/>
          <w:numId w:val="0"/>
        </w:numPr>
        <w:ind w:left="284" w:hanging="284"/>
        <w:rPr>
          <w:rFonts w:eastAsiaTheme="minorEastAsia"/>
        </w:rPr>
      </w:pPr>
      <w:r>
        <w:rPr>
          <w:rFonts w:eastAsiaTheme="minorEastAsia"/>
        </w:rPr>
        <w:t>DAFTAR PUSTAKA</w:t>
      </w:r>
    </w:p>
    <w:p w:rsidR="00A70EA1" w:rsidRDefault="00A70EA1" w:rsidP="00676953">
      <w:pPr>
        <w:widowControl w:val="0"/>
        <w:autoSpaceDE w:val="0"/>
        <w:autoSpaceDN w:val="0"/>
        <w:adjustRightInd w:val="0"/>
        <w:spacing w:line="240" w:lineRule="auto"/>
        <w:ind w:left="480" w:hanging="480"/>
      </w:pPr>
      <w:r w:rsidRPr="00A70EA1">
        <w:t>Alfionita, F., &amp; Wantoro, Jan, S. T., Eng, M. (2019). Peningkatan Kemampuan Membaca Aksara Jawa Melalui Game Pada Siswa Kelas III SD Negeri Kartasura 1</w:t>
      </w:r>
    </w:p>
    <w:p w:rsidR="00A70EA1" w:rsidRPr="00676953" w:rsidRDefault="00A70EA1" w:rsidP="00A70EA1">
      <w:pPr>
        <w:widowControl w:val="0"/>
        <w:autoSpaceDE w:val="0"/>
        <w:autoSpaceDN w:val="0"/>
        <w:adjustRightInd w:val="0"/>
        <w:spacing w:line="240" w:lineRule="auto"/>
        <w:ind w:left="480" w:hanging="480"/>
      </w:pPr>
      <w:r w:rsidRPr="00676953">
        <w:t>Andrianto, D. (2011). Memanfaatkan lingkungan sekitar sebagai sumber belajar anak usia dini.</w:t>
      </w:r>
    </w:p>
    <w:p w:rsidR="00676953" w:rsidRPr="00676953" w:rsidRDefault="00676953" w:rsidP="00676953">
      <w:pPr>
        <w:widowControl w:val="0"/>
        <w:autoSpaceDE w:val="0"/>
        <w:autoSpaceDN w:val="0"/>
        <w:adjustRightInd w:val="0"/>
        <w:spacing w:line="240" w:lineRule="auto"/>
        <w:ind w:left="480" w:hanging="480"/>
      </w:pPr>
      <w:r w:rsidRPr="00676953">
        <w:t>Anshari, M. K., Arifin, S., &amp; Rahmadiansah, A. (2013). Perancangan Prediktor Cuaca Maritim Berbasis Logika Fuzzy Menggunakan User Interface Android. 2(2), A324-A328.</w:t>
      </w:r>
    </w:p>
    <w:p w:rsidR="00676953" w:rsidRPr="00676953" w:rsidRDefault="00676953" w:rsidP="00676953">
      <w:pPr>
        <w:widowControl w:val="0"/>
        <w:autoSpaceDE w:val="0"/>
        <w:autoSpaceDN w:val="0"/>
        <w:adjustRightInd w:val="0"/>
        <w:spacing w:line="240" w:lineRule="auto"/>
        <w:ind w:left="480" w:hanging="480"/>
      </w:pPr>
      <w:r w:rsidRPr="00676953">
        <w:t xml:space="preserve">Balaji, S., &amp; Murugaiyan, M. S. (2012). Waterfall vs. V-Model vs. Agile: A comparative study on SDLC. </w:t>
      </w:r>
      <w:r w:rsidRPr="00676953">
        <w:rPr>
          <w:i/>
        </w:rPr>
        <w:t>International Journal of Information Technology and Business Management</w:t>
      </w:r>
      <w:r w:rsidRPr="00676953">
        <w:t>, 2(1), 26-30.</w:t>
      </w:r>
    </w:p>
    <w:p w:rsidR="00676953" w:rsidRDefault="00676953" w:rsidP="00676953">
      <w:pPr>
        <w:widowControl w:val="0"/>
        <w:autoSpaceDE w:val="0"/>
        <w:autoSpaceDN w:val="0"/>
        <w:adjustRightInd w:val="0"/>
        <w:spacing w:line="240" w:lineRule="auto"/>
        <w:ind w:left="480" w:hanging="480"/>
      </w:pPr>
      <w:r w:rsidRPr="00676953">
        <w:t xml:space="preserve">Bassil, Y. (2012). A Simulation Model for the Waterfall Software DevelopmentLife Cycle, </w:t>
      </w:r>
      <w:r w:rsidRPr="00676953">
        <w:rPr>
          <w:i/>
        </w:rPr>
        <w:t>International Journal of Engineering &amp; Technology (iJET)</w:t>
      </w:r>
      <w:r w:rsidRPr="00676953">
        <w:t>, Vol. 2, No. 5.</w:t>
      </w:r>
    </w:p>
    <w:p w:rsidR="00A70EA1" w:rsidRPr="00676953" w:rsidRDefault="00A70EA1" w:rsidP="00676953">
      <w:pPr>
        <w:widowControl w:val="0"/>
        <w:autoSpaceDE w:val="0"/>
        <w:autoSpaceDN w:val="0"/>
        <w:adjustRightInd w:val="0"/>
        <w:spacing w:line="240" w:lineRule="auto"/>
        <w:ind w:left="480" w:hanging="480"/>
      </w:pPr>
      <w:r w:rsidRPr="00A70EA1">
        <w:t>Dana, P. O. D., &amp; Azizah Fatmawati, S. T. (2018). Game Edukasi Pengenalan dan Pelestarian Hewan Langka untuk Siswa Sekolah Dasar.</w:t>
      </w:r>
    </w:p>
    <w:p w:rsidR="00676953" w:rsidRDefault="00676953" w:rsidP="00676953">
      <w:pPr>
        <w:widowControl w:val="0"/>
        <w:autoSpaceDE w:val="0"/>
        <w:autoSpaceDN w:val="0"/>
        <w:adjustRightInd w:val="0"/>
        <w:spacing w:line="240" w:lineRule="auto"/>
        <w:ind w:left="480" w:hanging="480"/>
      </w:pPr>
      <w:r w:rsidRPr="00676953">
        <w:t xml:space="preserve">Ekawati, P. L., Falani, A. Z., Kom, S., &amp; Kom, M. (2015). Pemanfaatan Teknologi </w:t>
      </w:r>
      <w:r w:rsidR="00E71AF6" w:rsidRPr="00E71AF6">
        <w:rPr>
          <w:i/>
        </w:rPr>
        <w:t>Game</w:t>
      </w:r>
      <w:r w:rsidRPr="00676953">
        <w:t xml:space="preserve"> Untuk Pembelajaran Mengenal Ragam Budaya Indonesia Berbasis Android. 22(1), 30-36.</w:t>
      </w:r>
    </w:p>
    <w:p w:rsidR="00A70EA1" w:rsidRPr="00676953" w:rsidRDefault="00A70EA1" w:rsidP="00676953">
      <w:pPr>
        <w:widowControl w:val="0"/>
        <w:autoSpaceDE w:val="0"/>
        <w:autoSpaceDN w:val="0"/>
        <w:adjustRightInd w:val="0"/>
        <w:spacing w:line="240" w:lineRule="auto"/>
        <w:ind w:left="480" w:hanging="480"/>
      </w:pPr>
      <w:r w:rsidRPr="00A70EA1">
        <w:t>El Hakim, F., &amp; Azizah Fatmawati, S. T. (2019). Game Belajar Mengaji Berbasis Android.</w:t>
      </w:r>
    </w:p>
    <w:p w:rsidR="00676953" w:rsidRPr="00676953" w:rsidRDefault="00676953" w:rsidP="00676953">
      <w:pPr>
        <w:widowControl w:val="0"/>
        <w:autoSpaceDE w:val="0"/>
        <w:autoSpaceDN w:val="0"/>
        <w:adjustRightInd w:val="0"/>
        <w:spacing w:line="240" w:lineRule="auto"/>
        <w:ind w:left="480" w:hanging="480"/>
      </w:pPr>
      <w:r w:rsidRPr="00676953">
        <w:t xml:space="preserve">Khan, M. E., &amp; Khan, F. (2012). A comparative study of white box, black box and grey box testing techniques. </w:t>
      </w:r>
      <w:r w:rsidRPr="0085632D">
        <w:rPr>
          <w:i/>
        </w:rPr>
        <w:t>Int. J. Adv. Comput. Sci. Appl</w:t>
      </w:r>
      <w:r w:rsidRPr="00676953">
        <w:t>, 3(6).</w:t>
      </w:r>
    </w:p>
    <w:p w:rsidR="00020F32" w:rsidRPr="00676953" w:rsidRDefault="00020F32" w:rsidP="00676953">
      <w:pPr>
        <w:widowControl w:val="0"/>
        <w:autoSpaceDE w:val="0"/>
        <w:autoSpaceDN w:val="0"/>
        <w:adjustRightInd w:val="0"/>
        <w:spacing w:line="240" w:lineRule="auto"/>
        <w:ind w:left="480" w:hanging="480"/>
      </w:pPr>
      <w:r w:rsidRPr="00020F32">
        <w:t xml:space="preserve">Leung, H. K., &amp; Wong, P. W. (1997). A study of user acceptance tests. </w:t>
      </w:r>
      <w:r w:rsidRPr="00D0622F">
        <w:rPr>
          <w:i/>
        </w:rPr>
        <w:t>Software quality journal</w:t>
      </w:r>
      <w:r w:rsidRPr="00020F32">
        <w:t>, 6(2), 137-149.</w:t>
      </w:r>
    </w:p>
    <w:p w:rsidR="00676953" w:rsidRPr="00676953" w:rsidRDefault="00676953" w:rsidP="00676953">
      <w:pPr>
        <w:widowControl w:val="0"/>
        <w:autoSpaceDE w:val="0"/>
        <w:autoSpaceDN w:val="0"/>
        <w:adjustRightInd w:val="0"/>
        <w:spacing w:line="240" w:lineRule="auto"/>
        <w:ind w:left="480" w:hanging="480"/>
      </w:pPr>
      <w:r w:rsidRPr="00676953">
        <w:t xml:space="preserve">Ngaeni, E. N., &amp; Saefudin, A. A. (2017). Menciptakan Pembelajaran Matematika yang Efektif Dalam Pemecahan Masalah Matematika Dengan Model pembelajaran Problem Posing. </w:t>
      </w:r>
      <w:r w:rsidRPr="00676953">
        <w:rPr>
          <w:i/>
        </w:rPr>
        <w:t>Jurnal Aksioma</w:t>
      </w:r>
      <w:r w:rsidRPr="00676953">
        <w:t>, 6(2), 264-274.</w:t>
      </w:r>
    </w:p>
    <w:p w:rsidR="00676953" w:rsidRPr="00E43AA7" w:rsidRDefault="00676953" w:rsidP="00E43AA7">
      <w:pPr>
        <w:widowControl w:val="0"/>
        <w:autoSpaceDE w:val="0"/>
        <w:autoSpaceDN w:val="0"/>
        <w:adjustRightInd w:val="0"/>
        <w:spacing w:line="240" w:lineRule="auto"/>
        <w:ind w:left="480" w:hanging="480"/>
      </w:pPr>
      <w:r w:rsidRPr="00676953">
        <w:t xml:space="preserve">Novaliendry, D. (2013). Aplikasi </w:t>
      </w:r>
      <w:r w:rsidR="00E71AF6" w:rsidRPr="00E71AF6">
        <w:rPr>
          <w:i/>
        </w:rPr>
        <w:t>game</w:t>
      </w:r>
      <w:r w:rsidRPr="00676953">
        <w:t xml:space="preserve"> geografi berbasis multimedia interaktif (studi kasus siswa kelas IX SMPN 1 RAO). 6(2), 106-118.</w:t>
      </w:r>
    </w:p>
    <w:p w:rsidR="00BC4017" w:rsidRDefault="00BC4017" w:rsidP="00676953">
      <w:pPr>
        <w:pStyle w:val="Subjudul"/>
        <w:numPr>
          <w:ilvl w:val="0"/>
          <w:numId w:val="0"/>
        </w:numPr>
        <w:ind w:left="284" w:hanging="284"/>
        <w:rPr>
          <w:rFonts w:eastAsiaTheme="minorEastAsia"/>
          <w:b w:val="0"/>
        </w:rPr>
      </w:pPr>
      <w:r w:rsidRPr="00BC4017">
        <w:rPr>
          <w:rFonts w:eastAsiaTheme="minorEastAsia"/>
          <w:b w:val="0"/>
        </w:rPr>
        <w:lastRenderedPageBreak/>
        <w:t>Putri, D. A. P. (2019). Rancang Bangun Media Pembelajaran Bahasa Arab untuk Anak Usia Dini Berbasis Android. Technologia: Jurnal Ilmiah, 10(3), 156-164.</w:t>
      </w:r>
    </w:p>
    <w:p w:rsidR="00375D4A" w:rsidRDefault="00375D4A" w:rsidP="00676953">
      <w:pPr>
        <w:pStyle w:val="Subjudul"/>
        <w:numPr>
          <w:ilvl w:val="0"/>
          <w:numId w:val="0"/>
        </w:numPr>
        <w:ind w:left="284" w:hanging="284"/>
        <w:rPr>
          <w:rFonts w:eastAsiaTheme="minorEastAsia"/>
          <w:b w:val="0"/>
        </w:rPr>
      </w:pPr>
      <w:r w:rsidRPr="00375D4A">
        <w:rPr>
          <w:rFonts w:eastAsiaTheme="minorEastAsia"/>
          <w:b w:val="0"/>
        </w:rPr>
        <w:t xml:space="preserve">Ucus, S. (2015). Elementary school teachers’ views on </w:t>
      </w:r>
      <w:r w:rsidR="00E71AF6" w:rsidRPr="00E71AF6">
        <w:rPr>
          <w:rFonts w:eastAsiaTheme="minorEastAsia"/>
          <w:b w:val="0"/>
          <w:i/>
        </w:rPr>
        <w:t>game</w:t>
      </w:r>
      <w:r w:rsidRPr="00375D4A">
        <w:rPr>
          <w:rFonts w:eastAsiaTheme="minorEastAsia"/>
          <w:b w:val="0"/>
        </w:rPr>
        <w:t xml:space="preserve">-based learning as a teaching method. </w:t>
      </w:r>
      <w:r w:rsidRPr="00375D4A">
        <w:rPr>
          <w:rFonts w:eastAsiaTheme="minorEastAsia"/>
          <w:b w:val="0"/>
          <w:i/>
        </w:rPr>
        <w:t>Procedia-Social and Behavioral Sciences</w:t>
      </w:r>
      <w:r w:rsidRPr="00375D4A">
        <w:rPr>
          <w:rFonts w:eastAsiaTheme="minorEastAsia"/>
          <w:b w:val="0"/>
        </w:rPr>
        <w:t>, 186, 401-409.</w:t>
      </w:r>
    </w:p>
    <w:p w:rsidR="00BF5BD0" w:rsidRPr="00676953" w:rsidRDefault="003360FC" w:rsidP="00BF5BD0">
      <w:pPr>
        <w:pStyle w:val="Subjudul"/>
        <w:numPr>
          <w:ilvl w:val="0"/>
          <w:numId w:val="0"/>
        </w:numPr>
        <w:ind w:left="284" w:hanging="284"/>
        <w:rPr>
          <w:rFonts w:eastAsiaTheme="minorEastAsia"/>
          <w:b w:val="0"/>
        </w:rPr>
      </w:pPr>
      <w:r w:rsidRPr="003360FC">
        <w:rPr>
          <w:rFonts w:eastAsiaTheme="minorEastAsia"/>
          <w:b w:val="0"/>
        </w:rPr>
        <w:t xml:space="preserve">Vega Vitianingsih, A. (2016). Game edukasi sebagai media pembelajaran pendidikan anak usia dini. </w:t>
      </w:r>
      <w:r w:rsidRPr="00694703">
        <w:rPr>
          <w:rFonts w:eastAsiaTheme="minorEastAsia"/>
          <w:b w:val="0"/>
          <w:i/>
        </w:rPr>
        <w:t>Inform</w:t>
      </w:r>
      <w:r w:rsidRPr="003360FC">
        <w:rPr>
          <w:rFonts w:eastAsiaTheme="minorEastAsia"/>
          <w:b w:val="0"/>
        </w:rPr>
        <w:t>, 1(1), 25-32.</w:t>
      </w:r>
    </w:p>
    <w:sectPr w:rsidR="00BF5BD0" w:rsidRPr="00676953" w:rsidSect="00BD717A">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A3B2D" w:rsidRDefault="00EA3B2D" w:rsidP="00DD4FB8">
      <w:pPr>
        <w:spacing w:after="0" w:line="240" w:lineRule="auto"/>
      </w:pPr>
      <w:r>
        <w:separator/>
      </w:r>
    </w:p>
  </w:endnote>
  <w:endnote w:type="continuationSeparator" w:id="0">
    <w:p w:rsidR="00EA3B2D" w:rsidRDefault="00EA3B2D" w:rsidP="00DD4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A3B2D" w:rsidRDefault="00EA3B2D" w:rsidP="00DD4FB8">
      <w:pPr>
        <w:spacing w:after="0" w:line="240" w:lineRule="auto"/>
      </w:pPr>
      <w:r>
        <w:separator/>
      </w:r>
    </w:p>
  </w:footnote>
  <w:footnote w:type="continuationSeparator" w:id="0">
    <w:p w:rsidR="00EA3B2D" w:rsidRDefault="00EA3B2D" w:rsidP="00DD4F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C6D73"/>
    <w:multiLevelType w:val="hybridMultilevel"/>
    <w:tmpl w:val="87762F4E"/>
    <w:lvl w:ilvl="0" w:tplc="7820EC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4593E1E"/>
    <w:multiLevelType w:val="hybridMultilevel"/>
    <w:tmpl w:val="802A4604"/>
    <w:lvl w:ilvl="0" w:tplc="830609D6">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19D4014F"/>
    <w:multiLevelType w:val="hybridMultilevel"/>
    <w:tmpl w:val="DE9235F6"/>
    <w:lvl w:ilvl="0" w:tplc="30D2553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B525FE"/>
    <w:multiLevelType w:val="hybridMultilevel"/>
    <w:tmpl w:val="A880DD00"/>
    <w:lvl w:ilvl="0" w:tplc="81E6C3D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2D4F6DFC"/>
    <w:multiLevelType w:val="hybridMultilevel"/>
    <w:tmpl w:val="644AD580"/>
    <w:lvl w:ilvl="0" w:tplc="B7A0EA2E">
      <w:start w:val="1"/>
      <w:numFmt w:val="decimal"/>
      <w:lvlText w:val="3.1.%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3AC7145B"/>
    <w:multiLevelType w:val="hybridMultilevel"/>
    <w:tmpl w:val="6D1C3BF8"/>
    <w:lvl w:ilvl="0" w:tplc="0F5C7D62">
      <w:start w:val="1"/>
      <w:numFmt w:val="decimal"/>
      <w:pStyle w:val="Subjudu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DE7BD3"/>
    <w:multiLevelType w:val="hybridMultilevel"/>
    <w:tmpl w:val="5930FF40"/>
    <w:lvl w:ilvl="0" w:tplc="E932B33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47D9066B"/>
    <w:multiLevelType w:val="hybridMultilevel"/>
    <w:tmpl w:val="B56A33DE"/>
    <w:lvl w:ilvl="0" w:tplc="2A16E076">
      <w:start w:val="1"/>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A7B0FA3"/>
    <w:multiLevelType w:val="hybridMultilevel"/>
    <w:tmpl w:val="E8E8B9D0"/>
    <w:lvl w:ilvl="0" w:tplc="B5DA06D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560258D4"/>
    <w:multiLevelType w:val="hybridMultilevel"/>
    <w:tmpl w:val="9A1EEB9C"/>
    <w:lvl w:ilvl="0" w:tplc="B6AA22C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1">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1CD1037"/>
    <w:multiLevelType w:val="hybridMultilevel"/>
    <w:tmpl w:val="FE1634F6"/>
    <w:lvl w:ilvl="0" w:tplc="3F6A185A">
      <w:start w:val="1"/>
      <w:numFmt w:val="decimal"/>
      <w:pStyle w:val="Heading2subjudu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3"/>
  </w:num>
  <w:num w:numId="3">
    <w:abstractNumId w:val="12"/>
  </w:num>
  <w:num w:numId="4">
    <w:abstractNumId w:val="6"/>
  </w:num>
  <w:num w:numId="5">
    <w:abstractNumId w:val="14"/>
  </w:num>
  <w:num w:numId="6">
    <w:abstractNumId w:val="2"/>
  </w:num>
  <w:num w:numId="7">
    <w:abstractNumId w:val="5"/>
  </w:num>
  <w:num w:numId="8">
    <w:abstractNumId w:val="7"/>
  </w:num>
  <w:num w:numId="9">
    <w:abstractNumId w:val="4"/>
  </w:num>
  <w:num w:numId="10">
    <w:abstractNumId w:val="10"/>
  </w:num>
  <w:num w:numId="11">
    <w:abstractNumId w:val="0"/>
  </w:num>
  <w:num w:numId="12">
    <w:abstractNumId w:val="9"/>
  </w:num>
  <w:num w:numId="13">
    <w:abstractNumId w:val="6"/>
    <w:lvlOverride w:ilvl="0">
      <w:startOverride w:val="1"/>
    </w:lvlOverride>
  </w:num>
  <w:num w:numId="14">
    <w:abstractNumId w:val="3"/>
  </w:num>
  <w:num w:numId="15">
    <w:abstractNumId w:val="1"/>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201C"/>
    <w:rsid w:val="00002DC5"/>
    <w:rsid w:val="000034EF"/>
    <w:rsid w:val="00004074"/>
    <w:rsid w:val="000041DB"/>
    <w:rsid w:val="00005132"/>
    <w:rsid w:val="00005C60"/>
    <w:rsid w:val="00005D55"/>
    <w:rsid w:val="00005F86"/>
    <w:rsid w:val="00006607"/>
    <w:rsid w:val="00006D7D"/>
    <w:rsid w:val="000072F5"/>
    <w:rsid w:val="0000745F"/>
    <w:rsid w:val="00007F5C"/>
    <w:rsid w:val="00010127"/>
    <w:rsid w:val="00010EFB"/>
    <w:rsid w:val="0001260B"/>
    <w:rsid w:val="00012EDC"/>
    <w:rsid w:val="00015A5A"/>
    <w:rsid w:val="00016CC3"/>
    <w:rsid w:val="00020F32"/>
    <w:rsid w:val="0002239A"/>
    <w:rsid w:val="00022865"/>
    <w:rsid w:val="00022B55"/>
    <w:rsid w:val="00023FBF"/>
    <w:rsid w:val="00025A3E"/>
    <w:rsid w:val="00025B39"/>
    <w:rsid w:val="00026726"/>
    <w:rsid w:val="0002681C"/>
    <w:rsid w:val="00026FB5"/>
    <w:rsid w:val="000271E3"/>
    <w:rsid w:val="00031BFF"/>
    <w:rsid w:val="00031F75"/>
    <w:rsid w:val="00031FD6"/>
    <w:rsid w:val="00034C0F"/>
    <w:rsid w:val="00035895"/>
    <w:rsid w:val="00036723"/>
    <w:rsid w:val="000369EB"/>
    <w:rsid w:val="000372B9"/>
    <w:rsid w:val="00037702"/>
    <w:rsid w:val="000413DD"/>
    <w:rsid w:val="000424F7"/>
    <w:rsid w:val="00043216"/>
    <w:rsid w:val="0004427A"/>
    <w:rsid w:val="00044BE3"/>
    <w:rsid w:val="00045656"/>
    <w:rsid w:val="0004698C"/>
    <w:rsid w:val="00046C6D"/>
    <w:rsid w:val="00047559"/>
    <w:rsid w:val="000478F4"/>
    <w:rsid w:val="000506C0"/>
    <w:rsid w:val="00050926"/>
    <w:rsid w:val="00050C68"/>
    <w:rsid w:val="00051A2F"/>
    <w:rsid w:val="000533E6"/>
    <w:rsid w:val="000548EA"/>
    <w:rsid w:val="000550DA"/>
    <w:rsid w:val="000555D8"/>
    <w:rsid w:val="00055936"/>
    <w:rsid w:val="000577DC"/>
    <w:rsid w:val="00060710"/>
    <w:rsid w:val="00061151"/>
    <w:rsid w:val="00062BEB"/>
    <w:rsid w:val="0006374C"/>
    <w:rsid w:val="00064031"/>
    <w:rsid w:val="00064908"/>
    <w:rsid w:val="000650C2"/>
    <w:rsid w:val="000651F3"/>
    <w:rsid w:val="00065A23"/>
    <w:rsid w:val="00065B04"/>
    <w:rsid w:val="00065DCE"/>
    <w:rsid w:val="00066272"/>
    <w:rsid w:val="0007252C"/>
    <w:rsid w:val="00074FCC"/>
    <w:rsid w:val="00075D45"/>
    <w:rsid w:val="00080094"/>
    <w:rsid w:val="00080373"/>
    <w:rsid w:val="000823CF"/>
    <w:rsid w:val="00084076"/>
    <w:rsid w:val="0008409B"/>
    <w:rsid w:val="000850FA"/>
    <w:rsid w:val="00086164"/>
    <w:rsid w:val="00086285"/>
    <w:rsid w:val="00086B3D"/>
    <w:rsid w:val="00087D63"/>
    <w:rsid w:val="00094A17"/>
    <w:rsid w:val="00097080"/>
    <w:rsid w:val="000A056B"/>
    <w:rsid w:val="000A1BCF"/>
    <w:rsid w:val="000A1FFF"/>
    <w:rsid w:val="000A44E4"/>
    <w:rsid w:val="000A497D"/>
    <w:rsid w:val="000A4C20"/>
    <w:rsid w:val="000A69E9"/>
    <w:rsid w:val="000A77F3"/>
    <w:rsid w:val="000A7BE7"/>
    <w:rsid w:val="000B0737"/>
    <w:rsid w:val="000B0B02"/>
    <w:rsid w:val="000B2112"/>
    <w:rsid w:val="000B3F74"/>
    <w:rsid w:val="000B74C8"/>
    <w:rsid w:val="000C008D"/>
    <w:rsid w:val="000C3775"/>
    <w:rsid w:val="000C3C86"/>
    <w:rsid w:val="000C3F49"/>
    <w:rsid w:val="000C4245"/>
    <w:rsid w:val="000C4B16"/>
    <w:rsid w:val="000C63E2"/>
    <w:rsid w:val="000C686C"/>
    <w:rsid w:val="000C6A52"/>
    <w:rsid w:val="000D0555"/>
    <w:rsid w:val="000D0DA9"/>
    <w:rsid w:val="000D12D2"/>
    <w:rsid w:val="000D25F1"/>
    <w:rsid w:val="000D2EDF"/>
    <w:rsid w:val="000D33CB"/>
    <w:rsid w:val="000D3ADD"/>
    <w:rsid w:val="000D3CF6"/>
    <w:rsid w:val="000D6D60"/>
    <w:rsid w:val="000D7347"/>
    <w:rsid w:val="000E0D40"/>
    <w:rsid w:val="000E116F"/>
    <w:rsid w:val="000E15FF"/>
    <w:rsid w:val="000E1E04"/>
    <w:rsid w:val="000E247C"/>
    <w:rsid w:val="000E2D38"/>
    <w:rsid w:val="000E3B41"/>
    <w:rsid w:val="000E4B7A"/>
    <w:rsid w:val="000E6205"/>
    <w:rsid w:val="000E6288"/>
    <w:rsid w:val="000F03A9"/>
    <w:rsid w:val="000F1C13"/>
    <w:rsid w:val="000F2D65"/>
    <w:rsid w:val="000F340D"/>
    <w:rsid w:val="000F3611"/>
    <w:rsid w:val="000F52CE"/>
    <w:rsid w:val="000F57DE"/>
    <w:rsid w:val="000F5A6A"/>
    <w:rsid w:val="000F5A6E"/>
    <w:rsid w:val="000F5D2F"/>
    <w:rsid w:val="000F7251"/>
    <w:rsid w:val="001002EB"/>
    <w:rsid w:val="00100868"/>
    <w:rsid w:val="00102BEC"/>
    <w:rsid w:val="00102F77"/>
    <w:rsid w:val="00103C9E"/>
    <w:rsid w:val="00103E11"/>
    <w:rsid w:val="0010446F"/>
    <w:rsid w:val="00104661"/>
    <w:rsid w:val="00104A63"/>
    <w:rsid w:val="00105D6C"/>
    <w:rsid w:val="001061B8"/>
    <w:rsid w:val="001078DC"/>
    <w:rsid w:val="00107D3F"/>
    <w:rsid w:val="00111E2C"/>
    <w:rsid w:val="00112EE4"/>
    <w:rsid w:val="00113BC2"/>
    <w:rsid w:val="00113EF5"/>
    <w:rsid w:val="0011429A"/>
    <w:rsid w:val="00114316"/>
    <w:rsid w:val="0011489D"/>
    <w:rsid w:val="0011521E"/>
    <w:rsid w:val="0011522C"/>
    <w:rsid w:val="001161B6"/>
    <w:rsid w:val="00116C2D"/>
    <w:rsid w:val="0012012F"/>
    <w:rsid w:val="00120DD6"/>
    <w:rsid w:val="00122D75"/>
    <w:rsid w:val="0012349A"/>
    <w:rsid w:val="001239BF"/>
    <w:rsid w:val="00123F43"/>
    <w:rsid w:val="00124237"/>
    <w:rsid w:val="00124460"/>
    <w:rsid w:val="00125020"/>
    <w:rsid w:val="00126BEF"/>
    <w:rsid w:val="00126CA4"/>
    <w:rsid w:val="001307C1"/>
    <w:rsid w:val="00130F94"/>
    <w:rsid w:val="00131170"/>
    <w:rsid w:val="0013260F"/>
    <w:rsid w:val="001331E0"/>
    <w:rsid w:val="001337A1"/>
    <w:rsid w:val="00133AE6"/>
    <w:rsid w:val="00133CD8"/>
    <w:rsid w:val="00135077"/>
    <w:rsid w:val="001353A6"/>
    <w:rsid w:val="00135485"/>
    <w:rsid w:val="0013566D"/>
    <w:rsid w:val="001362A5"/>
    <w:rsid w:val="00141150"/>
    <w:rsid w:val="0014284D"/>
    <w:rsid w:val="00143A11"/>
    <w:rsid w:val="00146758"/>
    <w:rsid w:val="00146E87"/>
    <w:rsid w:val="0015097C"/>
    <w:rsid w:val="001513E3"/>
    <w:rsid w:val="00152C20"/>
    <w:rsid w:val="00152F06"/>
    <w:rsid w:val="001534B4"/>
    <w:rsid w:val="00153F4A"/>
    <w:rsid w:val="00154905"/>
    <w:rsid w:val="00155AB0"/>
    <w:rsid w:val="00155F16"/>
    <w:rsid w:val="0015612B"/>
    <w:rsid w:val="0015719C"/>
    <w:rsid w:val="00157CE9"/>
    <w:rsid w:val="00160945"/>
    <w:rsid w:val="00160AE3"/>
    <w:rsid w:val="00162412"/>
    <w:rsid w:val="001625B0"/>
    <w:rsid w:val="0016347A"/>
    <w:rsid w:val="001642BE"/>
    <w:rsid w:val="00164971"/>
    <w:rsid w:val="00164DEC"/>
    <w:rsid w:val="00164ECE"/>
    <w:rsid w:val="0016597A"/>
    <w:rsid w:val="00165E0A"/>
    <w:rsid w:val="00166E02"/>
    <w:rsid w:val="00167283"/>
    <w:rsid w:val="001673AB"/>
    <w:rsid w:val="00171CEF"/>
    <w:rsid w:val="0017225A"/>
    <w:rsid w:val="00172724"/>
    <w:rsid w:val="00173482"/>
    <w:rsid w:val="0017614A"/>
    <w:rsid w:val="00177553"/>
    <w:rsid w:val="00180AC8"/>
    <w:rsid w:val="00185F7D"/>
    <w:rsid w:val="00186ADB"/>
    <w:rsid w:val="00186E5C"/>
    <w:rsid w:val="00187BC7"/>
    <w:rsid w:val="00191E18"/>
    <w:rsid w:val="00192854"/>
    <w:rsid w:val="00193B5E"/>
    <w:rsid w:val="001943B4"/>
    <w:rsid w:val="00195FDE"/>
    <w:rsid w:val="00196100"/>
    <w:rsid w:val="0019738B"/>
    <w:rsid w:val="001A03A0"/>
    <w:rsid w:val="001A063B"/>
    <w:rsid w:val="001A17CF"/>
    <w:rsid w:val="001A274D"/>
    <w:rsid w:val="001A2FAC"/>
    <w:rsid w:val="001A3F51"/>
    <w:rsid w:val="001A4009"/>
    <w:rsid w:val="001A710D"/>
    <w:rsid w:val="001A7986"/>
    <w:rsid w:val="001B0DE9"/>
    <w:rsid w:val="001B1432"/>
    <w:rsid w:val="001B417C"/>
    <w:rsid w:val="001B4C4D"/>
    <w:rsid w:val="001B505E"/>
    <w:rsid w:val="001B5AA6"/>
    <w:rsid w:val="001C18ED"/>
    <w:rsid w:val="001C2435"/>
    <w:rsid w:val="001C37BD"/>
    <w:rsid w:val="001C3859"/>
    <w:rsid w:val="001C3C5A"/>
    <w:rsid w:val="001C4123"/>
    <w:rsid w:val="001C4561"/>
    <w:rsid w:val="001C6BF2"/>
    <w:rsid w:val="001C74DE"/>
    <w:rsid w:val="001C763D"/>
    <w:rsid w:val="001C7A37"/>
    <w:rsid w:val="001D03BD"/>
    <w:rsid w:val="001D1644"/>
    <w:rsid w:val="001D1832"/>
    <w:rsid w:val="001D1E2E"/>
    <w:rsid w:val="001D351B"/>
    <w:rsid w:val="001D4396"/>
    <w:rsid w:val="001D4628"/>
    <w:rsid w:val="001D692C"/>
    <w:rsid w:val="001D7BA4"/>
    <w:rsid w:val="001D7D6B"/>
    <w:rsid w:val="001E0DC3"/>
    <w:rsid w:val="001E11EB"/>
    <w:rsid w:val="001E181C"/>
    <w:rsid w:val="001E1D17"/>
    <w:rsid w:val="001E1D65"/>
    <w:rsid w:val="001E2484"/>
    <w:rsid w:val="001E49E0"/>
    <w:rsid w:val="001E4D40"/>
    <w:rsid w:val="001E4FC4"/>
    <w:rsid w:val="001E5E0A"/>
    <w:rsid w:val="001E785D"/>
    <w:rsid w:val="001E7FA7"/>
    <w:rsid w:val="001F3589"/>
    <w:rsid w:val="001F36CC"/>
    <w:rsid w:val="001F4020"/>
    <w:rsid w:val="001F4B20"/>
    <w:rsid w:val="001F624F"/>
    <w:rsid w:val="001F699D"/>
    <w:rsid w:val="001F7925"/>
    <w:rsid w:val="001F7A42"/>
    <w:rsid w:val="00201175"/>
    <w:rsid w:val="002012F9"/>
    <w:rsid w:val="00201688"/>
    <w:rsid w:val="00201A6D"/>
    <w:rsid w:val="00201BAA"/>
    <w:rsid w:val="002034C1"/>
    <w:rsid w:val="00205984"/>
    <w:rsid w:val="00205B28"/>
    <w:rsid w:val="00207270"/>
    <w:rsid w:val="002075CE"/>
    <w:rsid w:val="002077FB"/>
    <w:rsid w:val="00210A5B"/>
    <w:rsid w:val="002110BD"/>
    <w:rsid w:val="0021334F"/>
    <w:rsid w:val="0021377B"/>
    <w:rsid w:val="002161BA"/>
    <w:rsid w:val="002162A3"/>
    <w:rsid w:val="002166E1"/>
    <w:rsid w:val="00217F98"/>
    <w:rsid w:val="002205B0"/>
    <w:rsid w:val="00220DCA"/>
    <w:rsid w:val="00220FDA"/>
    <w:rsid w:val="00221FCD"/>
    <w:rsid w:val="00222D05"/>
    <w:rsid w:val="0022312F"/>
    <w:rsid w:val="002238A3"/>
    <w:rsid w:val="00225FE0"/>
    <w:rsid w:val="00230012"/>
    <w:rsid w:val="00230A6F"/>
    <w:rsid w:val="0023117A"/>
    <w:rsid w:val="00232F90"/>
    <w:rsid w:val="002342BB"/>
    <w:rsid w:val="0023462A"/>
    <w:rsid w:val="00234E04"/>
    <w:rsid w:val="0023539C"/>
    <w:rsid w:val="00236639"/>
    <w:rsid w:val="002421BC"/>
    <w:rsid w:val="0024256C"/>
    <w:rsid w:val="00243E40"/>
    <w:rsid w:val="00244004"/>
    <w:rsid w:val="0024492B"/>
    <w:rsid w:val="00245150"/>
    <w:rsid w:val="00245811"/>
    <w:rsid w:val="00245E10"/>
    <w:rsid w:val="002463F1"/>
    <w:rsid w:val="002468D0"/>
    <w:rsid w:val="00246ADA"/>
    <w:rsid w:val="00250634"/>
    <w:rsid w:val="0025072C"/>
    <w:rsid w:val="002528BD"/>
    <w:rsid w:val="002535CD"/>
    <w:rsid w:val="00253704"/>
    <w:rsid w:val="002551CF"/>
    <w:rsid w:val="00257236"/>
    <w:rsid w:val="0025778C"/>
    <w:rsid w:val="00257F44"/>
    <w:rsid w:val="002603FD"/>
    <w:rsid w:val="00262494"/>
    <w:rsid w:val="002665C6"/>
    <w:rsid w:val="002702CE"/>
    <w:rsid w:val="002707CA"/>
    <w:rsid w:val="00272309"/>
    <w:rsid w:val="00274502"/>
    <w:rsid w:val="00274B5B"/>
    <w:rsid w:val="0027554D"/>
    <w:rsid w:val="0027559A"/>
    <w:rsid w:val="002763E5"/>
    <w:rsid w:val="0027699B"/>
    <w:rsid w:val="002769BC"/>
    <w:rsid w:val="00280360"/>
    <w:rsid w:val="00280AD8"/>
    <w:rsid w:val="002817E0"/>
    <w:rsid w:val="00282F36"/>
    <w:rsid w:val="00283A4E"/>
    <w:rsid w:val="00283C2C"/>
    <w:rsid w:val="00283D6F"/>
    <w:rsid w:val="00286C21"/>
    <w:rsid w:val="00287C83"/>
    <w:rsid w:val="00291B9A"/>
    <w:rsid w:val="0029409F"/>
    <w:rsid w:val="00294C18"/>
    <w:rsid w:val="00295194"/>
    <w:rsid w:val="002953A9"/>
    <w:rsid w:val="0029551C"/>
    <w:rsid w:val="00295D38"/>
    <w:rsid w:val="002970E0"/>
    <w:rsid w:val="0029744F"/>
    <w:rsid w:val="002A07FB"/>
    <w:rsid w:val="002A2998"/>
    <w:rsid w:val="002A2FAD"/>
    <w:rsid w:val="002A427D"/>
    <w:rsid w:val="002A6483"/>
    <w:rsid w:val="002A6775"/>
    <w:rsid w:val="002A7161"/>
    <w:rsid w:val="002B0E0F"/>
    <w:rsid w:val="002B499C"/>
    <w:rsid w:val="002B5CD1"/>
    <w:rsid w:val="002B6F20"/>
    <w:rsid w:val="002C13D3"/>
    <w:rsid w:val="002C1E2B"/>
    <w:rsid w:val="002C4939"/>
    <w:rsid w:val="002C765F"/>
    <w:rsid w:val="002D1472"/>
    <w:rsid w:val="002D1A87"/>
    <w:rsid w:val="002D2B76"/>
    <w:rsid w:val="002D2DCB"/>
    <w:rsid w:val="002D4B1E"/>
    <w:rsid w:val="002D5617"/>
    <w:rsid w:val="002D593D"/>
    <w:rsid w:val="002D5B79"/>
    <w:rsid w:val="002E0327"/>
    <w:rsid w:val="002E0ED4"/>
    <w:rsid w:val="002E242B"/>
    <w:rsid w:val="002E2BB6"/>
    <w:rsid w:val="002E3633"/>
    <w:rsid w:val="002E384D"/>
    <w:rsid w:val="002E40BC"/>
    <w:rsid w:val="002E6CFB"/>
    <w:rsid w:val="002E769D"/>
    <w:rsid w:val="002F033E"/>
    <w:rsid w:val="002F0AAE"/>
    <w:rsid w:val="002F259C"/>
    <w:rsid w:val="002F2CBE"/>
    <w:rsid w:val="002F2CE0"/>
    <w:rsid w:val="002F3FF9"/>
    <w:rsid w:val="002F56D8"/>
    <w:rsid w:val="002F61BD"/>
    <w:rsid w:val="002F6D6F"/>
    <w:rsid w:val="002F7529"/>
    <w:rsid w:val="00300B4F"/>
    <w:rsid w:val="00300B58"/>
    <w:rsid w:val="00300F0F"/>
    <w:rsid w:val="00302938"/>
    <w:rsid w:val="00303FD0"/>
    <w:rsid w:val="003063CE"/>
    <w:rsid w:val="003067E7"/>
    <w:rsid w:val="00306DED"/>
    <w:rsid w:val="00306E68"/>
    <w:rsid w:val="0030766C"/>
    <w:rsid w:val="00307F66"/>
    <w:rsid w:val="00310A4D"/>
    <w:rsid w:val="00311542"/>
    <w:rsid w:val="0031189B"/>
    <w:rsid w:val="00311D71"/>
    <w:rsid w:val="0031450D"/>
    <w:rsid w:val="003176F9"/>
    <w:rsid w:val="00317992"/>
    <w:rsid w:val="00320AD6"/>
    <w:rsid w:val="00320CFD"/>
    <w:rsid w:val="00321039"/>
    <w:rsid w:val="003220EA"/>
    <w:rsid w:val="003250F6"/>
    <w:rsid w:val="0032732C"/>
    <w:rsid w:val="00327AC2"/>
    <w:rsid w:val="003307CE"/>
    <w:rsid w:val="00332192"/>
    <w:rsid w:val="0033483E"/>
    <w:rsid w:val="00335136"/>
    <w:rsid w:val="0033543A"/>
    <w:rsid w:val="003358FD"/>
    <w:rsid w:val="003359AE"/>
    <w:rsid w:val="003360FC"/>
    <w:rsid w:val="00337148"/>
    <w:rsid w:val="003371C8"/>
    <w:rsid w:val="0033760B"/>
    <w:rsid w:val="003401C3"/>
    <w:rsid w:val="0034186E"/>
    <w:rsid w:val="00341F3A"/>
    <w:rsid w:val="00342544"/>
    <w:rsid w:val="00342B8D"/>
    <w:rsid w:val="00342C5B"/>
    <w:rsid w:val="00343911"/>
    <w:rsid w:val="003444A2"/>
    <w:rsid w:val="003444E5"/>
    <w:rsid w:val="00346778"/>
    <w:rsid w:val="00346F6C"/>
    <w:rsid w:val="00346FB3"/>
    <w:rsid w:val="003517A8"/>
    <w:rsid w:val="003519FD"/>
    <w:rsid w:val="00351C13"/>
    <w:rsid w:val="00352A34"/>
    <w:rsid w:val="00352C47"/>
    <w:rsid w:val="0035326E"/>
    <w:rsid w:val="003535FE"/>
    <w:rsid w:val="0035384B"/>
    <w:rsid w:val="00353F9B"/>
    <w:rsid w:val="00354D3E"/>
    <w:rsid w:val="00355ABA"/>
    <w:rsid w:val="003576BB"/>
    <w:rsid w:val="00357918"/>
    <w:rsid w:val="00357F14"/>
    <w:rsid w:val="0036039B"/>
    <w:rsid w:val="00360CAF"/>
    <w:rsid w:val="00361236"/>
    <w:rsid w:val="003621D9"/>
    <w:rsid w:val="003621EA"/>
    <w:rsid w:val="00362924"/>
    <w:rsid w:val="00364F87"/>
    <w:rsid w:val="00365345"/>
    <w:rsid w:val="0036541F"/>
    <w:rsid w:val="003659CC"/>
    <w:rsid w:val="00365DC1"/>
    <w:rsid w:val="00366673"/>
    <w:rsid w:val="003703ED"/>
    <w:rsid w:val="00372756"/>
    <w:rsid w:val="003731FC"/>
    <w:rsid w:val="0037494A"/>
    <w:rsid w:val="00375113"/>
    <w:rsid w:val="00375D4A"/>
    <w:rsid w:val="003766EF"/>
    <w:rsid w:val="00377347"/>
    <w:rsid w:val="00380418"/>
    <w:rsid w:val="00381A01"/>
    <w:rsid w:val="00381DA9"/>
    <w:rsid w:val="00381FD6"/>
    <w:rsid w:val="00384504"/>
    <w:rsid w:val="00384AC3"/>
    <w:rsid w:val="003852AE"/>
    <w:rsid w:val="00385A99"/>
    <w:rsid w:val="00386AA6"/>
    <w:rsid w:val="00386F04"/>
    <w:rsid w:val="00390F86"/>
    <w:rsid w:val="003910C4"/>
    <w:rsid w:val="00393AFB"/>
    <w:rsid w:val="00394D70"/>
    <w:rsid w:val="00394F52"/>
    <w:rsid w:val="00395263"/>
    <w:rsid w:val="003952A4"/>
    <w:rsid w:val="0039578E"/>
    <w:rsid w:val="00395F6E"/>
    <w:rsid w:val="00396E5D"/>
    <w:rsid w:val="00397521"/>
    <w:rsid w:val="003977CC"/>
    <w:rsid w:val="003A181A"/>
    <w:rsid w:val="003A60E8"/>
    <w:rsid w:val="003A770E"/>
    <w:rsid w:val="003B0592"/>
    <w:rsid w:val="003B23B4"/>
    <w:rsid w:val="003B2D9D"/>
    <w:rsid w:val="003B30EA"/>
    <w:rsid w:val="003B3872"/>
    <w:rsid w:val="003B5800"/>
    <w:rsid w:val="003B5996"/>
    <w:rsid w:val="003B5B8D"/>
    <w:rsid w:val="003C07F0"/>
    <w:rsid w:val="003C0968"/>
    <w:rsid w:val="003C0C1D"/>
    <w:rsid w:val="003C16C8"/>
    <w:rsid w:val="003C19A2"/>
    <w:rsid w:val="003C451C"/>
    <w:rsid w:val="003C7047"/>
    <w:rsid w:val="003D1685"/>
    <w:rsid w:val="003D19FE"/>
    <w:rsid w:val="003D2493"/>
    <w:rsid w:val="003D28C6"/>
    <w:rsid w:val="003D39B5"/>
    <w:rsid w:val="003D435B"/>
    <w:rsid w:val="003D46CF"/>
    <w:rsid w:val="003D57D0"/>
    <w:rsid w:val="003D6C61"/>
    <w:rsid w:val="003D720E"/>
    <w:rsid w:val="003E1495"/>
    <w:rsid w:val="003E1C40"/>
    <w:rsid w:val="003E21E9"/>
    <w:rsid w:val="003E248E"/>
    <w:rsid w:val="003E28D1"/>
    <w:rsid w:val="003E28E6"/>
    <w:rsid w:val="003E3BB1"/>
    <w:rsid w:val="003E3C1B"/>
    <w:rsid w:val="003E65E5"/>
    <w:rsid w:val="003E72F3"/>
    <w:rsid w:val="003F0010"/>
    <w:rsid w:val="003F02A4"/>
    <w:rsid w:val="003F039F"/>
    <w:rsid w:val="003F11A2"/>
    <w:rsid w:val="003F1ED9"/>
    <w:rsid w:val="003F1F5D"/>
    <w:rsid w:val="003F22A9"/>
    <w:rsid w:val="003F2A11"/>
    <w:rsid w:val="003F312D"/>
    <w:rsid w:val="003F3B12"/>
    <w:rsid w:val="003F4C06"/>
    <w:rsid w:val="003F5406"/>
    <w:rsid w:val="003F5D4B"/>
    <w:rsid w:val="003F60E3"/>
    <w:rsid w:val="0040084D"/>
    <w:rsid w:val="004009D5"/>
    <w:rsid w:val="00401B2B"/>
    <w:rsid w:val="00401D35"/>
    <w:rsid w:val="0040249D"/>
    <w:rsid w:val="00402662"/>
    <w:rsid w:val="004034BF"/>
    <w:rsid w:val="00405AF8"/>
    <w:rsid w:val="004064B7"/>
    <w:rsid w:val="0041026E"/>
    <w:rsid w:val="004108DE"/>
    <w:rsid w:val="00410CBA"/>
    <w:rsid w:val="004117F6"/>
    <w:rsid w:val="00412C79"/>
    <w:rsid w:val="004132DD"/>
    <w:rsid w:val="004139F4"/>
    <w:rsid w:val="00413C1A"/>
    <w:rsid w:val="004172DB"/>
    <w:rsid w:val="00417652"/>
    <w:rsid w:val="00417D1D"/>
    <w:rsid w:val="00417FEE"/>
    <w:rsid w:val="004206D5"/>
    <w:rsid w:val="0042081F"/>
    <w:rsid w:val="00420984"/>
    <w:rsid w:val="00420EFD"/>
    <w:rsid w:val="00421E9B"/>
    <w:rsid w:val="00422DD9"/>
    <w:rsid w:val="00422EB7"/>
    <w:rsid w:val="004232DE"/>
    <w:rsid w:val="00423BA3"/>
    <w:rsid w:val="00423D40"/>
    <w:rsid w:val="00426483"/>
    <w:rsid w:val="004300E9"/>
    <w:rsid w:val="00430BCC"/>
    <w:rsid w:val="00431E54"/>
    <w:rsid w:val="0043559D"/>
    <w:rsid w:val="00436FB8"/>
    <w:rsid w:val="0043798F"/>
    <w:rsid w:val="004406CB"/>
    <w:rsid w:val="00441214"/>
    <w:rsid w:val="00441CE9"/>
    <w:rsid w:val="00443166"/>
    <w:rsid w:val="0044439E"/>
    <w:rsid w:val="0044458A"/>
    <w:rsid w:val="00444D3A"/>
    <w:rsid w:val="00447289"/>
    <w:rsid w:val="0044740D"/>
    <w:rsid w:val="004474D8"/>
    <w:rsid w:val="00450CF2"/>
    <w:rsid w:val="00454B50"/>
    <w:rsid w:val="0045553B"/>
    <w:rsid w:val="0045641E"/>
    <w:rsid w:val="00456951"/>
    <w:rsid w:val="00456DD5"/>
    <w:rsid w:val="00457A5A"/>
    <w:rsid w:val="00457ED3"/>
    <w:rsid w:val="0046038D"/>
    <w:rsid w:val="0046089B"/>
    <w:rsid w:val="00463314"/>
    <w:rsid w:val="00463FA3"/>
    <w:rsid w:val="00464F81"/>
    <w:rsid w:val="0046748B"/>
    <w:rsid w:val="004675F0"/>
    <w:rsid w:val="004707D9"/>
    <w:rsid w:val="00470C65"/>
    <w:rsid w:val="00471048"/>
    <w:rsid w:val="00471A16"/>
    <w:rsid w:val="00471FC8"/>
    <w:rsid w:val="004723EB"/>
    <w:rsid w:val="0047297F"/>
    <w:rsid w:val="00475065"/>
    <w:rsid w:val="00475222"/>
    <w:rsid w:val="00481F3B"/>
    <w:rsid w:val="004821BC"/>
    <w:rsid w:val="00482F4C"/>
    <w:rsid w:val="004844E9"/>
    <w:rsid w:val="00485EB1"/>
    <w:rsid w:val="00487A72"/>
    <w:rsid w:val="00487C87"/>
    <w:rsid w:val="0049059C"/>
    <w:rsid w:val="00490D89"/>
    <w:rsid w:val="0049423B"/>
    <w:rsid w:val="00494569"/>
    <w:rsid w:val="00494F23"/>
    <w:rsid w:val="004953B4"/>
    <w:rsid w:val="00495A94"/>
    <w:rsid w:val="004978C3"/>
    <w:rsid w:val="004A0DFD"/>
    <w:rsid w:val="004A17A6"/>
    <w:rsid w:val="004A23BB"/>
    <w:rsid w:val="004A2610"/>
    <w:rsid w:val="004A2800"/>
    <w:rsid w:val="004A3BEE"/>
    <w:rsid w:val="004A41C4"/>
    <w:rsid w:val="004A458F"/>
    <w:rsid w:val="004A4BF4"/>
    <w:rsid w:val="004A4FDB"/>
    <w:rsid w:val="004A5540"/>
    <w:rsid w:val="004A5D5A"/>
    <w:rsid w:val="004A712D"/>
    <w:rsid w:val="004B04C0"/>
    <w:rsid w:val="004B0D81"/>
    <w:rsid w:val="004B1656"/>
    <w:rsid w:val="004B2024"/>
    <w:rsid w:val="004B2F19"/>
    <w:rsid w:val="004B4B11"/>
    <w:rsid w:val="004B4EC3"/>
    <w:rsid w:val="004B4F61"/>
    <w:rsid w:val="004B5C47"/>
    <w:rsid w:val="004B6217"/>
    <w:rsid w:val="004B7931"/>
    <w:rsid w:val="004B7E00"/>
    <w:rsid w:val="004C2DCF"/>
    <w:rsid w:val="004C32B0"/>
    <w:rsid w:val="004C40A0"/>
    <w:rsid w:val="004C4955"/>
    <w:rsid w:val="004C4E36"/>
    <w:rsid w:val="004C5B53"/>
    <w:rsid w:val="004C60E6"/>
    <w:rsid w:val="004C6134"/>
    <w:rsid w:val="004D0961"/>
    <w:rsid w:val="004D0DB9"/>
    <w:rsid w:val="004D1549"/>
    <w:rsid w:val="004D1936"/>
    <w:rsid w:val="004D4132"/>
    <w:rsid w:val="004D6C62"/>
    <w:rsid w:val="004D734B"/>
    <w:rsid w:val="004D79F9"/>
    <w:rsid w:val="004E391D"/>
    <w:rsid w:val="004E62BA"/>
    <w:rsid w:val="004F13F8"/>
    <w:rsid w:val="004F1414"/>
    <w:rsid w:val="004F1E90"/>
    <w:rsid w:val="004F1ECA"/>
    <w:rsid w:val="004F2897"/>
    <w:rsid w:val="004F3DAE"/>
    <w:rsid w:val="004F48F2"/>
    <w:rsid w:val="004F4C66"/>
    <w:rsid w:val="004F5DA7"/>
    <w:rsid w:val="004F6B15"/>
    <w:rsid w:val="00501DA7"/>
    <w:rsid w:val="00501FBD"/>
    <w:rsid w:val="0050250C"/>
    <w:rsid w:val="00503DAC"/>
    <w:rsid w:val="00507471"/>
    <w:rsid w:val="00507518"/>
    <w:rsid w:val="00507573"/>
    <w:rsid w:val="0051176B"/>
    <w:rsid w:val="00511A35"/>
    <w:rsid w:val="0051233A"/>
    <w:rsid w:val="00512872"/>
    <w:rsid w:val="00513B1D"/>
    <w:rsid w:val="00513DBF"/>
    <w:rsid w:val="00513F88"/>
    <w:rsid w:val="00514F17"/>
    <w:rsid w:val="005150DC"/>
    <w:rsid w:val="00516030"/>
    <w:rsid w:val="00516142"/>
    <w:rsid w:val="00517EF8"/>
    <w:rsid w:val="005200B7"/>
    <w:rsid w:val="00520C55"/>
    <w:rsid w:val="00522896"/>
    <w:rsid w:val="00522983"/>
    <w:rsid w:val="005233F3"/>
    <w:rsid w:val="00524D34"/>
    <w:rsid w:val="005258A5"/>
    <w:rsid w:val="005267F9"/>
    <w:rsid w:val="00526B0B"/>
    <w:rsid w:val="0052783D"/>
    <w:rsid w:val="00527A4A"/>
    <w:rsid w:val="00527B9E"/>
    <w:rsid w:val="0053038B"/>
    <w:rsid w:val="00531976"/>
    <w:rsid w:val="00534D09"/>
    <w:rsid w:val="00536B8C"/>
    <w:rsid w:val="005372B7"/>
    <w:rsid w:val="005378BF"/>
    <w:rsid w:val="00540161"/>
    <w:rsid w:val="00541AA1"/>
    <w:rsid w:val="005423D7"/>
    <w:rsid w:val="00542801"/>
    <w:rsid w:val="005433F3"/>
    <w:rsid w:val="00543682"/>
    <w:rsid w:val="00543F7A"/>
    <w:rsid w:val="005443DD"/>
    <w:rsid w:val="00545842"/>
    <w:rsid w:val="005459ED"/>
    <w:rsid w:val="00546C51"/>
    <w:rsid w:val="00547C47"/>
    <w:rsid w:val="00554588"/>
    <w:rsid w:val="00555253"/>
    <w:rsid w:val="0055609D"/>
    <w:rsid w:val="00560FB4"/>
    <w:rsid w:val="00561874"/>
    <w:rsid w:val="00561C06"/>
    <w:rsid w:val="0056217F"/>
    <w:rsid w:val="00562EF6"/>
    <w:rsid w:val="00563F0C"/>
    <w:rsid w:val="00565643"/>
    <w:rsid w:val="00565A19"/>
    <w:rsid w:val="005677AF"/>
    <w:rsid w:val="00570CDF"/>
    <w:rsid w:val="005761DF"/>
    <w:rsid w:val="00576F25"/>
    <w:rsid w:val="00577196"/>
    <w:rsid w:val="005773F8"/>
    <w:rsid w:val="00577410"/>
    <w:rsid w:val="0057747B"/>
    <w:rsid w:val="005817C9"/>
    <w:rsid w:val="0058224F"/>
    <w:rsid w:val="00582B56"/>
    <w:rsid w:val="005839F4"/>
    <w:rsid w:val="00583A12"/>
    <w:rsid w:val="00583CE1"/>
    <w:rsid w:val="0058614B"/>
    <w:rsid w:val="00590623"/>
    <w:rsid w:val="00590C6A"/>
    <w:rsid w:val="00592515"/>
    <w:rsid w:val="00593BE2"/>
    <w:rsid w:val="00594F9B"/>
    <w:rsid w:val="00596D64"/>
    <w:rsid w:val="00597FAE"/>
    <w:rsid w:val="005A20AC"/>
    <w:rsid w:val="005A43F0"/>
    <w:rsid w:val="005A5287"/>
    <w:rsid w:val="005A71B7"/>
    <w:rsid w:val="005A7937"/>
    <w:rsid w:val="005B132B"/>
    <w:rsid w:val="005B14F2"/>
    <w:rsid w:val="005B1F47"/>
    <w:rsid w:val="005B6771"/>
    <w:rsid w:val="005B75EA"/>
    <w:rsid w:val="005B7D08"/>
    <w:rsid w:val="005C1865"/>
    <w:rsid w:val="005C23ED"/>
    <w:rsid w:val="005C2F03"/>
    <w:rsid w:val="005C37C6"/>
    <w:rsid w:val="005C4AA7"/>
    <w:rsid w:val="005C4DB6"/>
    <w:rsid w:val="005C50A2"/>
    <w:rsid w:val="005C5E45"/>
    <w:rsid w:val="005C62C2"/>
    <w:rsid w:val="005C7BCD"/>
    <w:rsid w:val="005D0522"/>
    <w:rsid w:val="005D0ADC"/>
    <w:rsid w:val="005D28CB"/>
    <w:rsid w:val="005D2BF1"/>
    <w:rsid w:val="005D2E9F"/>
    <w:rsid w:val="005D35D2"/>
    <w:rsid w:val="005D3B6B"/>
    <w:rsid w:val="005D4F7E"/>
    <w:rsid w:val="005D6EE1"/>
    <w:rsid w:val="005E0E2F"/>
    <w:rsid w:val="005E2368"/>
    <w:rsid w:val="005E2565"/>
    <w:rsid w:val="005E2F6C"/>
    <w:rsid w:val="005E35E1"/>
    <w:rsid w:val="005E38F1"/>
    <w:rsid w:val="005E447D"/>
    <w:rsid w:val="005E4A55"/>
    <w:rsid w:val="005E5CD1"/>
    <w:rsid w:val="005E6331"/>
    <w:rsid w:val="005E63A9"/>
    <w:rsid w:val="005E770C"/>
    <w:rsid w:val="005E78AA"/>
    <w:rsid w:val="005E7EA0"/>
    <w:rsid w:val="005F03BE"/>
    <w:rsid w:val="005F05AA"/>
    <w:rsid w:val="005F0A27"/>
    <w:rsid w:val="005F0D92"/>
    <w:rsid w:val="005F16E4"/>
    <w:rsid w:val="005F17C7"/>
    <w:rsid w:val="005F1C55"/>
    <w:rsid w:val="005F25E9"/>
    <w:rsid w:val="005F3007"/>
    <w:rsid w:val="005F44C6"/>
    <w:rsid w:val="005F5CD8"/>
    <w:rsid w:val="005F5FC9"/>
    <w:rsid w:val="005F6076"/>
    <w:rsid w:val="005F67B2"/>
    <w:rsid w:val="005F720B"/>
    <w:rsid w:val="00600998"/>
    <w:rsid w:val="0060188D"/>
    <w:rsid w:val="00602696"/>
    <w:rsid w:val="006029C1"/>
    <w:rsid w:val="00602BBF"/>
    <w:rsid w:val="00602F21"/>
    <w:rsid w:val="00604448"/>
    <w:rsid w:val="00605AE7"/>
    <w:rsid w:val="00605DF3"/>
    <w:rsid w:val="00606A03"/>
    <w:rsid w:val="00606BE0"/>
    <w:rsid w:val="0061214E"/>
    <w:rsid w:val="0061390F"/>
    <w:rsid w:val="00617BBA"/>
    <w:rsid w:val="00622291"/>
    <w:rsid w:val="006229FE"/>
    <w:rsid w:val="00624D97"/>
    <w:rsid w:val="00625453"/>
    <w:rsid w:val="00626886"/>
    <w:rsid w:val="00626B15"/>
    <w:rsid w:val="00626F6B"/>
    <w:rsid w:val="00626F8C"/>
    <w:rsid w:val="00630135"/>
    <w:rsid w:val="00630769"/>
    <w:rsid w:val="00630800"/>
    <w:rsid w:val="00631563"/>
    <w:rsid w:val="006335DB"/>
    <w:rsid w:val="00634198"/>
    <w:rsid w:val="00634412"/>
    <w:rsid w:val="00634EEC"/>
    <w:rsid w:val="006376CF"/>
    <w:rsid w:val="006400EF"/>
    <w:rsid w:val="00640471"/>
    <w:rsid w:val="00640B60"/>
    <w:rsid w:val="00641800"/>
    <w:rsid w:val="0064190F"/>
    <w:rsid w:val="00642AB9"/>
    <w:rsid w:val="00643378"/>
    <w:rsid w:val="00643E12"/>
    <w:rsid w:val="0064524D"/>
    <w:rsid w:val="006465C3"/>
    <w:rsid w:val="00647343"/>
    <w:rsid w:val="00650205"/>
    <w:rsid w:val="00650296"/>
    <w:rsid w:val="00651B27"/>
    <w:rsid w:val="006525B9"/>
    <w:rsid w:val="006528F2"/>
    <w:rsid w:val="00652F27"/>
    <w:rsid w:val="00653FE0"/>
    <w:rsid w:val="006542AC"/>
    <w:rsid w:val="00654318"/>
    <w:rsid w:val="00655F9D"/>
    <w:rsid w:val="006562D9"/>
    <w:rsid w:val="00660491"/>
    <w:rsid w:val="00660BAC"/>
    <w:rsid w:val="00661745"/>
    <w:rsid w:val="006620F8"/>
    <w:rsid w:val="0066222F"/>
    <w:rsid w:val="0066316F"/>
    <w:rsid w:val="00663365"/>
    <w:rsid w:val="00663B57"/>
    <w:rsid w:val="00664766"/>
    <w:rsid w:val="006656A3"/>
    <w:rsid w:val="00665EAD"/>
    <w:rsid w:val="00670250"/>
    <w:rsid w:val="006709CC"/>
    <w:rsid w:val="00670A89"/>
    <w:rsid w:val="00670B2F"/>
    <w:rsid w:val="00673B73"/>
    <w:rsid w:val="00673F20"/>
    <w:rsid w:val="006742D8"/>
    <w:rsid w:val="006751A5"/>
    <w:rsid w:val="00676953"/>
    <w:rsid w:val="00676F5B"/>
    <w:rsid w:val="006772E1"/>
    <w:rsid w:val="00681E1D"/>
    <w:rsid w:val="0068206E"/>
    <w:rsid w:val="00683436"/>
    <w:rsid w:val="00683750"/>
    <w:rsid w:val="00684888"/>
    <w:rsid w:val="00684EB1"/>
    <w:rsid w:val="00685CD6"/>
    <w:rsid w:val="006860F6"/>
    <w:rsid w:val="006863D0"/>
    <w:rsid w:val="00686867"/>
    <w:rsid w:val="00686B22"/>
    <w:rsid w:val="006929BA"/>
    <w:rsid w:val="00692E79"/>
    <w:rsid w:val="006936C8"/>
    <w:rsid w:val="00694703"/>
    <w:rsid w:val="00694A5A"/>
    <w:rsid w:val="00694C96"/>
    <w:rsid w:val="00694F36"/>
    <w:rsid w:val="00695850"/>
    <w:rsid w:val="0069596F"/>
    <w:rsid w:val="00695CCE"/>
    <w:rsid w:val="00695CD8"/>
    <w:rsid w:val="00696740"/>
    <w:rsid w:val="00697988"/>
    <w:rsid w:val="006A0A27"/>
    <w:rsid w:val="006A191B"/>
    <w:rsid w:val="006A2C94"/>
    <w:rsid w:val="006A2E10"/>
    <w:rsid w:val="006A37B2"/>
    <w:rsid w:val="006A4C0B"/>
    <w:rsid w:val="006A5FE2"/>
    <w:rsid w:val="006A6085"/>
    <w:rsid w:val="006B0098"/>
    <w:rsid w:val="006B0148"/>
    <w:rsid w:val="006B0CE0"/>
    <w:rsid w:val="006B1608"/>
    <w:rsid w:val="006B1A34"/>
    <w:rsid w:val="006B27CD"/>
    <w:rsid w:val="006B35F3"/>
    <w:rsid w:val="006B36E5"/>
    <w:rsid w:val="006B3930"/>
    <w:rsid w:val="006B3DE1"/>
    <w:rsid w:val="006B5054"/>
    <w:rsid w:val="006B5454"/>
    <w:rsid w:val="006B5EF7"/>
    <w:rsid w:val="006C07B0"/>
    <w:rsid w:val="006C12EC"/>
    <w:rsid w:val="006C1375"/>
    <w:rsid w:val="006C146D"/>
    <w:rsid w:val="006C1CDE"/>
    <w:rsid w:val="006C2633"/>
    <w:rsid w:val="006C2D70"/>
    <w:rsid w:val="006C44C8"/>
    <w:rsid w:val="006C457A"/>
    <w:rsid w:val="006C49EE"/>
    <w:rsid w:val="006C4DFB"/>
    <w:rsid w:val="006C53AB"/>
    <w:rsid w:val="006C6411"/>
    <w:rsid w:val="006C65D3"/>
    <w:rsid w:val="006C7C37"/>
    <w:rsid w:val="006D021B"/>
    <w:rsid w:val="006D0387"/>
    <w:rsid w:val="006D11AB"/>
    <w:rsid w:val="006D2280"/>
    <w:rsid w:val="006D560E"/>
    <w:rsid w:val="006D6ECC"/>
    <w:rsid w:val="006D7A3C"/>
    <w:rsid w:val="006E02D5"/>
    <w:rsid w:val="006E0B1B"/>
    <w:rsid w:val="006E1007"/>
    <w:rsid w:val="006E114B"/>
    <w:rsid w:val="006E1284"/>
    <w:rsid w:val="006E1E30"/>
    <w:rsid w:val="006E407B"/>
    <w:rsid w:val="006E4434"/>
    <w:rsid w:val="006E489A"/>
    <w:rsid w:val="006E6DBB"/>
    <w:rsid w:val="006E76AF"/>
    <w:rsid w:val="006F1FE9"/>
    <w:rsid w:val="006F39C4"/>
    <w:rsid w:val="006F3F61"/>
    <w:rsid w:val="006F4EF1"/>
    <w:rsid w:val="006F5DD8"/>
    <w:rsid w:val="006F72C9"/>
    <w:rsid w:val="00700139"/>
    <w:rsid w:val="00702CA7"/>
    <w:rsid w:val="00703887"/>
    <w:rsid w:val="00703B8C"/>
    <w:rsid w:val="00704A1C"/>
    <w:rsid w:val="00705493"/>
    <w:rsid w:val="00705CE9"/>
    <w:rsid w:val="00705F68"/>
    <w:rsid w:val="00706064"/>
    <w:rsid w:val="007066BB"/>
    <w:rsid w:val="007078F6"/>
    <w:rsid w:val="00710454"/>
    <w:rsid w:val="007108C3"/>
    <w:rsid w:val="00710B1F"/>
    <w:rsid w:val="00710BB1"/>
    <w:rsid w:val="00712388"/>
    <w:rsid w:val="00713092"/>
    <w:rsid w:val="00713AFB"/>
    <w:rsid w:val="00715C84"/>
    <w:rsid w:val="007160EB"/>
    <w:rsid w:val="00716168"/>
    <w:rsid w:val="00716E7B"/>
    <w:rsid w:val="00717767"/>
    <w:rsid w:val="00717B10"/>
    <w:rsid w:val="00723101"/>
    <w:rsid w:val="00725DBB"/>
    <w:rsid w:val="0072747C"/>
    <w:rsid w:val="007277D7"/>
    <w:rsid w:val="00727837"/>
    <w:rsid w:val="00727AD6"/>
    <w:rsid w:val="00730DB0"/>
    <w:rsid w:val="007317C3"/>
    <w:rsid w:val="00731FF7"/>
    <w:rsid w:val="007322C2"/>
    <w:rsid w:val="00732EE1"/>
    <w:rsid w:val="00733944"/>
    <w:rsid w:val="00733C77"/>
    <w:rsid w:val="0073416E"/>
    <w:rsid w:val="007345DA"/>
    <w:rsid w:val="00734689"/>
    <w:rsid w:val="00734C48"/>
    <w:rsid w:val="00734FB6"/>
    <w:rsid w:val="007405DF"/>
    <w:rsid w:val="00740B26"/>
    <w:rsid w:val="00740EF1"/>
    <w:rsid w:val="00742697"/>
    <w:rsid w:val="007426C0"/>
    <w:rsid w:val="0074338B"/>
    <w:rsid w:val="007434D8"/>
    <w:rsid w:val="007452D0"/>
    <w:rsid w:val="007453E2"/>
    <w:rsid w:val="007454A2"/>
    <w:rsid w:val="0074570B"/>
    <w:rsid w:val="00750473"/>
    <w:rsid w:val="00750949"/>
    <w:rsid w:val="00750A6B"/>
    <w:rsid w:val="007514FA"/>
    <w:rsid w:val="00753E44"/>
    <w:rsid w:val="00754E26"/>
    <w:rsid w:val="007552E1"/>
    <w:rsid w:val="0075582B"/>
    <w:rsid w:val="00756DA9"/>
    <w:rsid w:val="007605AB"/>
    <w:rsid w:val="007605E1"/>
    <w:rsid w:val="007644E0"/>
    <w:rsid w:val="00764888"/>
    <w:rsid w:val="00764EB4"/>
    <w:rsid w:val="00765078"/>
    <w:rsid w:val="00766755"/>
    <w:rsid w:val="0076681B"/>
    <w:rsid w:val="007668CB"/>
    <w:rsid w:val="00766964"/>
    <w:rsid w:val="007675B2"/>
    <w:rsid w:val="0077389E"/>
    <w:rsid w:val="00774614"/>
    <w:rsid w:val="00776647"/>
    <w:rsid w:val="0077697F"/>
    <w:rsid w:val="00777DF1"/>
    <w:rsid w:val="00781EB3"/>
    <w:rsid w:val="00782E79"/>
    <w:rsid w:val="00783EE7"/>
    <w:rsid w:val="007845D1"/>
    <w:rsid w:val="00784EBB"/>
    <w:rsid w:val="00786620"/>
    <w:rsid w:val="00786B0B"/>
    <w:rsid w:val="00786F6F"/>
    <w:rsid w:val="00790FD9"/>
    <w:rsid w:val="00791AE2"/>
    <w:rsid w:val="0079350E"/>
    <w:rsid w:val="00793E72"/>
    <w:rsid w:val="007949A7"/>
    <w:rsid w:val="00794A7F"/>
    <w:rsid w:val="00795C90"/>
    <w:rsid w:val="00796409"/>
    <w:rsid w:val="007971C6"/>
    <w:rsid w:val="007A0817"/>
    <w:rsid w:val="007A0C04"/>
    <w:rsid w:val="007A131E"/>
    <w:rsid w:val="007A2878"/>
    <w:rsid w:val="007A2967"/>
    <w:rsid w:val="007A30D6"/>
    <w:rsid w:val="007A5227"/>
    <w:rsid w:val="007A580C"/>
    <w:rsid w:val="007A5A39"/>
    <w:rsid w:val="007A5B18"/>
    <w:rsid w:val="007A7C2D"/>
    <w:rsid w:val="007B02CE"/>
    <w:rsid w:val="007B0732"/>
    <w:rsid w:val="007B1253"/>
    <w:rsid w:val="007B1CCF"/>
    <w:rsid w:val="007B298C"/>
    <w:rsid w:val="007B30CF"/>
    <w:rsid w:val="007B3A31"/>
    <w:rsid w:val="007B4F9A"/>
    <w:rsid w:val="007B5263"/>
    <w:rsid w:val="007B75B4"/>
    <w:rsid w:val="007C08FD"/>
    <w:rsid w:val="007C0B09"/>
    <w:rsid w:val="007C121D"/>
    <w:rsid w:val="007C1CEF"/>
    <w:rsid w:val="007C397B"/>
    <w:rsid w:val="007C398D"/>
    <w:rsid w:val="007C4352"/>
    <w:rsid w:val="007C4398"/>
    <w:rsid w:val="007C4B01"/>
    <w:rsid w:val="007C598E"/>
    <w:rsid w:val="007D1378"/>
    <w:rsid w:val="007D1546"/>
    <w:rsid w:val="007D2678"/>
    <w:rsid w:val="007D35AB"/>
    <w:rsid w:val="007D6321"/>
    <w:rsid w:val="007D6741"/>
    <w:rsid w:val="007D7283"/>
    <w:rsid w:val="007E16BA"/>
    <w:rsid w:val="007E280C"/>
    <w:rsid w:val="007E46D3"/>
    <w:rsid w:val="007E52E4"/>
    <w:rsid w:val="007E5C87"/>
    <w:rsid w:val="007F01FD"/>
    <w:rsid w:val="007F048F"/>
    <w:rsid w:val="007F0730"/>
    <w:rsid w:val="007F1440"/>
    <w:rsid w:val="007F2171"/>
    <w:rsid w:val="007F2650"/>
    <w:rsid w:val="007F2EE4"/>
    <w:rsid w:val="007F4954"/>
    <w:rsid w:val="007F50B1"/>
    <w:rsid w:val="007F69E3"/>
    <w:rsid w:val="007F6E10"/>
    <w:rsid w:val="007F6EC6"/>
    <w:rsid w:val="008003D7"/>
    <w:rsid w:val="008005B3"/>
    <w:rsid w:val="00802489"/>
    <w:rsid w:val="00806658"/>
    <w:rsid w:val="0080666D"/>
    <w:rsid w:val="008068D5"/>
    <w:rsid w:val="008069AA"/>
    <w:rsid w:val="008123D2"/>
    <w:rsid w:val="0081277D"/>
    <w:rsid w:val="0081305E"/>
    <w:rsid w:val="008148B2"/>
    <w:rsid w:val="00816C3C"/>
    <w:rsid w:val="00820DA5"/>
    <w:rsid w:val="00820FD5"/>
    <w:rsid w:val="0082146C"/>
    <w:rsid w:val="00821900"/>
    <w:rsid w:val="00821F9A"/>
    <w:rsid w:val="0082280A"/>
    <w:rsid w:val="008252C1"/>
    <w:rsid w:val="008253B1"/>
    <w:rsid w:val="00826455"/>
    <w:rsid w:val="00827398"/>
    <w:rsid w:val="00827732"/>
    <w:rsid w:val="00827A46"/>
    <w:rsid w:val="00827EE0"/>
    <w:rsid w:val="00830156"/>
    <w:rsid w:val="0083062E"/>
    <w:rsid w:val="00832708"/>
    <w:rsid w:val="00835250"/>
    <w:rsid w:val="008354A1"/>
    <w:rsid w:val="008355BB"/>
    <w:rsid w:val="00836BF1"/>
    <w:rsid w:val="00836DB5"/>
    <w:rsid w:val="00837E9C"/>
    <w:rsid w:val="008401F2"/>
    <w:rsid w:val="0084037C"/>
    <w:rsid w:val="008406F0"/>
    <w:rsid w:val="00840CDC"/>
    <w:rsid w:val="00840CF1"/>
    <w:rsid w:val="00841566"/>
    <w:rsid w:val="00842605"/>
    <w:rsid w:val="00843D1E"/>
    <w:rsid w:val="008441C9"/>
    <w:rsid w:val="008446E5"/>
    <w:rsid w:val="00844EA2"/>
    <w:rsid w:val="00845148"/>
    <w:rsid w:val="00846012"/>
    <w:rsid w:val="00846685"/>
    <w:rsid w:val="0084726A"/>
    <w:rsid w:val="0085232D"/>
    <w:rsid w:val="00852543"/>
    <w:rsid w:val="008529DA"/>
    <w:rsid w:val="00852A7E"/>
    <w:rsid w:val="00853F38"/>
    <w:rsid w:val="008546B6"/>
    <w:rsid w:val="00854E0B"/>
    <w:rsid w:val="0085529C"/>
    <w:rsid w:val="0085552C"/>
    <w:rsid w:val="0085632D"/>
    <w:rsid w:val="008576EB"/>
    <w:rsid w:val="00857772"/>
    <w:rsid w:val="00861447"/>
    <w:rsid w:val="00861C34"/>
    <w:rsid w:val="00861D1C"/>
    <w:rsid w:val="00862ADA"/>
    <w:rsid w:val="00865EE0"/>
    <w:rsid w:val="008672A9"/>
    <w:rsid w:val="008676FD"/>
    <w:rsid w:val="00867D69"/>
    <w:rsid w:val="008713B8"/>
    <w:rsid w:val="00871E4B"/>
    <w:rsid w:val="008721C3"/>
    <w:rsid w:val="00872653"/>
    <w:rsid w:val="0087298E"/>
    <w:rsid w:val="00872FF8"/>
    <w:rsid w:val="00881AC0"/>
    <w:rsid w:val="00881CC8"/>
    <w:rsid w:val="008829E8"/>
    <w:rsid w:val="00882F41"/>
    <w:rsid w:val="00883855"/>
    <w:rsid w:val="008838C5"/>
    <w:rsid w:val="00883A82"/>
    <w:rsid w:val="00883B51"/>
    <w:rsid w:val="00885332"/>
    <w:rsid w:val="00885F0D"/>
    <w:rsid w:val="0088646E"/>
    <w:rsid w:val="00886DC7"/>
    <w:rsid w:val="00890C0C"/>
    <w:rsid w:val="0089179F"/>
    <w:rsid w:val="00891E27"/>
    <w:rsid w:val="008922EC"/>
    <w:rsid w:val="00892AFB"/>
    <w:rsid w:val="00893AF2"/>
    <w:rsid w:val="008951B4"/>
    <w:rsid w:val="00896992"/>
    <w:rsid w:val="00897B80"/>
    <w:rsid w:val="008A1078"/>
    <w:rsid w:val="008A1FE2"/>
    <w:rsid w:val="008A27F9"/>
    <w:rsid w:val="008A2990"/>
    <w:rsid w:val="008A418E"/>
    <w:rsid w:val="008A4C55"/>
    <w:rsid w:val="008A4D41"/>
    <w:rsid w:val="008A5925"/>
    <w:rsid w:val="008A5F51"/>
    <w:rsid w:val="008A61E7"/>
    <w:rsid w:val="008A645D"/>
    <w:rsid w:val="008B1F2C"/>
    <w:rsid w:val="008B251B"/>
    <w:rsid w:val="008B2BDD"/>
    <w:rsid w:val="008B2CBA"/>
    <w:rsid w:val="008B3311"/>
    <w:rsid w:val="008B4797"/>
    <w:rsid w:val="008B5372"/>
    <w:rsid w:val="008B6EA8"/>
    <w:rsid w:val="008B73E9"/>
    <w:rsid w:val="008B7C00"/>
    <w:rsid w:val="008C0641"/>
    <w:rsid w:val="008C29DC"/>
    <w:rsid w:val="008C2B29"/>
    <w:rsid w:val="008C3658"/>
    <w:rsid w:val="008C5168"/>
    <w:rsid w:val="008C5652"/>
    <w:rsid w:val="008C67BC"/>
    <w:rsid w:val="008C6B8E"/>
    <w:rsid w:val="008C6F83"/>
    <w:rsid w:val="008C7245"/>
    <w:rsid w:val="008C7C28"/>
    <w:rsid w:val="008D3630"/>
    <w:rsid w:val="008D39CF"/>
    <w:rsid w:val="008D4248"/>
    <w:rsid w:val="008D5364"/>
    <w:rsid w:val="008D55EF"/>
    <w:rsid w:val="008D567E"/>
    <w:rsid w:val="008D5867"/>
    <w:rsid w:val="008D66A3"/>
    <w:rsid w:val="008E1127"/>
    <w:rsid w:val="008E1C9E"/>
    <w:rsid w:val="008E23EB"/>
    <w:rsid w:val="008E2C64"/>
    <w:rsid w:val="008E3970"/>
    <w:rsid w:val="008E3B17"/>
    <w:rsid w:val="008E44D5"/>
    <w:rsid w:val="008E6556"/>
    <w:rsid w:val="008E698C"/>
    <w:rsid w:val="008E77E5"/>
    <w:rsid w:val="008E78CF"/>
    <w:rsid w:val="008F0503"/>
    <w:rsid w:val="008F0BD5"/>
    <w:rsid w:val="008F11B4"/>
    <w:rsid w:val="008F1922"/>
    <w:rsid w:val="008F1950"/>
    <w:rsid w:val="008F2D72"/>
    <w:rsid w:val="008F3138"/>
    <w:rsid w:val="008F35D2"/>
    <w:rsid w:val="00900311"/>
    <w:rsid w:val="00903D7F"/>
    <w:rsid w:val="0090448A"/>
    <w:rsid w:val="009046B3"/>
    <w:rsid w:val="0090491A"/>
    <w:rsid w:val="00905E78"/>
    <w:rsid w:val="009073F0"/>
    <w:rsid w:val="0091075A"/>
    <w:rsid w:val="00912133"/>
    <w:rsid w:val="00913145"/>
    <w:rsid w:val="00913285"/>
    <w:rsid w:val="00916263"/>
    <w:rsid w:val="00920A6B"/>
    <w:rsid w:val="00920BFA"/>
    <w:rsid w:val="00922997"/>
    <w:rsid w:val="00922F6B"/>
    <w:rsid w:val="00922FD0"/>
    <w:rsid w:val="009231BB"/>
    <w:rsid w:val="00923563"/>
    <w:rsid w:val="00923B20"/>
    <w:rsid w:val="00923C2A"/>
    <w:rsid w:val="00923E72"/>
    <w:rsid w:val="00930121"/>
    <w:rsid w:val="00930E0E"/>
    <w:rsid w:val="0093176B"/>
    <w:rsid w:val="0093203E"/>
    <w:rsid w:val="00933123"/>
    <w:rsid w:val="00933261"/>
    <w:rsid w:val="00933EB9"/>
    <w:rsid w:val="00934599"/>
    <w:rsid w:val="009369BB"/>
    <w:rsid w:val="0093721C"/>
    <w:rsid w:val="009404F8"/>
    <w:rsid w:val="009413DE"/>
    <w:rsid w:val="00943F76"/>
    <w:rsid w:val="00944234"/>
    <w:rsid w:val="00945591"/>
    <w:rsid w:val="009461A8"/>
    <w:rsid w:val="00951A19"/>
    <w:rsid w:val="00951D49"/>
    <w:rsid w:val="0095225C"/>
    <w:rsid w:val="00953B41"/>
    <w:rsid w:val="00954318"/>
    <w:rsid w:val="00954869"/>
    <w:rsid w:val="00954890"/>
    <w:rsid w:val="00954D79"/>
    <w:rsid w:val="00955BE6"/>
    <w:rsid w:val="00956924"/>
    <w:rsid w:val="00956AB6"/>
    <w:rsid w:val="00961B57"/>
    <w:rsid w:val="009638A2"/>
    <w:rsid w:val="0096477F"/>
    <w:rsid w:val="00964E60"/>
    <w:rsid w:val="00965B3A"/>
    <w:rsid w:val="009664AC"/>
    <w:rsid w:val="00967484"/>
    <w:rsid w:val="0096751D"/>
    <w:rsid w:val="00967F34"/>
    <w:rsid w:val="009711EE"/>
    <w:rsid w:val="00971CB0"/>
    <w:rsid w:val="0097267E"/>
    <w:rsid w:val="009729F5"/>
    <w:rsid w:val="00974952"/>
    <w:rsid w:val="00974BB7"/>
    <w:rsid w:val="00975930"/>
    <w:rsid w:val="0097600C"/>
    <w:rsid w:val="0097698B"/>
    <w:rsid w:val="0098070E"/>
    <w:rsid w:val="00980B78"/>
    <w:rsid w:val="00981313"/>
    <w:rsid w:val="0098308F"/>
    <w:rsid w:val="009836D5"/>
    <w:rsid w:val="00983B0C"/>
    <w:rsid w:val="009859B8"/>
    <w:rsid w:val="0098682A"/>
    <w:rsid w:val="00986ECE"/>
    <w:rsid w:val="00987158"/>
    <w:rsid w:val="009871B4"/>
    <w:rsid w:val="00987832"/>
    <w:rsid w:val="00987DF3"/>
    <w:rsid w:val="00987FA1"/>
    <w:rsid w:val="0099021E"/>
    <w:rsid w:val="00990DDE"/>
    <w:rsid w:val="009914E2"/>
    <w:rsid w:val="009915C8"/>
    <w:rsid w:val="00991D9D"/>
    <w:rsid w:val="009920D0"/>
    <w:rsid w:val="00993A0A"/>
    <w:rsid w:val="00994CE2"/>
    <w:rsid w:val="009977FF"/>
    <w:rsid w:val="009A01AD"/>
    <w:rsid w:val="009A097F"/>
    <w:rsid w:val="009A23F0"/>
    <w:rsid w:val="009A39A2"/>
    <w:rsid w:val="009A3D6B"/>
    <w:rsid w:val="009A63D6"/>
    <w:rsid w:val="009A68D3"/>
    <w:rsid w:val="009A6BD2"/>
    <w:rsid w:val="009A7330"/>
    <w:rsid w:val="009A7638"/>
    <w:rsid w:val="009B1265"/>
    <w:rsid w:val="009B194A"/>
    <w:rsid w:val="009B23DE"/>
    <w:rsid w:val="009B2C19"/>
    <w:rsid w:val="009B3718"/>
    <w:rsid w:val="009B386B"/>
    <w:rsid w:val="009B4DD5"/>
    <w:rsid w:val="009B5581"/>
    <w:rsid w:val="009B62A5"/>
    <w:rsid w:val="009B6BBC"/>
    <w:rsid w:val="009B6D9B"/>
    <w:rsid w:val="009B7111"/>
    <w:rsid w:val="009B753E"/>
    <w:rsid w:val="009C09D8"/>
    <w:rsid w:val="009C1055"/>
    <w:rsid w:val="009C31D6"/>
    <w:rsid w:val="009C6BD8"/>
    <w:rsid w:val="009C7037"/>
    <w:rsid w:val="009D05F0"/>
    <w:rsid w:val="009D0CF5"/>
    <w:rsid w:val="009D280F"/>
    <w:rsid w:val="009D2BF2"/>
    <w:rsid w:val="009D2E6C"/>
    <w:rsid w:val="009D34D8"/>
    <w:rsid w:val="009D414F"/>
    <w:rsid w:val="009D4BEB"/>
    <w:rsid w:val="009D5C93"/>
    <w:rsid w:val="009D5EDB"/>
    <w:rsid w:val="009D6A3E"/>
    <w:rsid w:val="009D7D33"/>
    <w:rsid w:val="009D7DC7"/>
    <w:rsid w:val="009E00E1"/>
    <w:rsid w:val="009E0801"/>
    <w:rsid w:val="009E1FD0"/>
    <w:rsid w:val="009E287E"/>
    <w:rsid w:val="009E32ED"/>
    <w:rsid w:val="009E3CAE"/>
    <w:rsid w:val="009E4BB2"/>
    <w:rsid w:val="009E519E"/>
    <w:rsid w:val="009E637C"/>
    <w:rsid w:val="009E646E"/>
    <w:rsid w:val="009E69B5"/>
    <w:rsid w:val="009E76BA"/>
    <w:rsid w:val="009E7768"/>
    <w:rsid w:val="009F0255"/>
    <w:rsid w:val="009F2433"/>
    <w:rsid w:val="009F30E5"/>
    <w:rsid w:val="009F4B08"/>
    <w:rsid w:val="009F6505"/>
    <w:rsid w:val="009F67E3"/>
    <w:rsid w:val="009F6BE7"/>
    <w:rsid w:val="009F6FF7"/>
    <w:rsid w:val="00A00B0F"/>
    <w:rsid w:val="00A01C13"/>
    <w:rsid w:val="00A01EFD"/>
    <w:rsid w:val="00A02288"/>
    <w:rsid w:val="00A032B1"/>
    <w:rsid w:val="00A03AFE"/>
    <w:rsid w:val="00A04464"/>
    <w:rsid w:val="00A050DE"/>
    <w:rsid w:val="00A069B9"/>
    <w:rsid w:val="00A07961"/>
    <w:rsid w:val="00A07A0B"/>
    <w:rsid w:val="00A102E2"/>
    <w:rsid w:val="00A1089C"/>
    <w:rsid w:val="00A10A2B"/>
    <w:rsid w:val="00A117D6"/>
    <w:rsid w:val="00A13415"/>
    <w:rsid w:val="00A13E60"/>
    <w:rsid w:val="00A14010"/>
    <w:rsid w:val="00A14391"/>
    <w:rsid w:val="00A149CE"/>
    <w:rsid w:val="00A16155"/>
    <w:rsid w:val="00A1623C"/>
    <w:rsid w:val="00A1797A"/>
    <w:rsid w:val="00A2033C"/>
    <w:rsid w:val="00A207C1"/>
    <w:rsid w:val="00A218C1"/>
    <w:rsid w:val="00A21CE2"/>
    <w:rsid w:val="00A21D6C"/>
    <w:rsid w:val="00A23AFF"/>
    <w:rsid w:val="00A23C9F"/>
    <w:rsid w:val="00A23DFA"/>
    <w:rsid w:val="00A25334"/>
    <w:rsid w:val="00A255CD"/>
    <w:rsid w:val="00A25BEF"/>
    <w:rsid w:val="00A25E27"/>
    <w:rsid w:val="00A31307"/>
    <w:rsid w:val="00A3222D"/>
    <w:rsid w:val="00A34803"/>
    <w:rsid w:val="00A34CC2"/>
    <w:rsid w:val="00A34E73"/>
    <w:rsid w:val="00A359C3"/>
    <w:rsid w:val="00A36526"/>
    <w:rsid w:val="00A36686"/>
    <w:rsid w:val="00A36CAB"/>
    <w:rsid w:val="00A36D7C"/>
    <w:rsid w:val="00A371FD"/>
    <w:rsid w:val="00A40150"/>
    <w:rsid w:val="00A408ED"/>
    <w:rsid w:val="00A4095B"/>
    <w:rsid w:val="00A40A2B"/>
    <w:rsid w:val="00A40B2A"/>
    <w:rsid w:val="00A40CAB"/>
    <w:rsid w:val="00A40D95"/>
    <w:rsid w:val="00A4168F"/>
    <w:rsid w:val="00A41A95"/>
    <w:rsid w:val="00A42511"/>
    <w:rsid w:val="00A42B82"/>
    <w:rsid w:val="00A43A79"/>
    <w:rsid w:val="00A43BFC"/>
    <w:rsid w:val="00A43CFE"/>
    <w:rsid w:val="00A440A4"/>
    <w:rsid w:val="00A44527"/>
    <w:rsid w:val="00A460F7"/>
    <w:rsid w:val="00A4667A"/>
    <w:rsid w:val="00A46B14"/>
    <w:rsid w:val="00A47AC4"/>
    <w:rsid w:val="00A47FD9"/>
    <w:rsid w:val="00A51D35"/>
    <w:rsid w:val="00A52A0D"/>
    <w:rsid w:val="00A53F23"/>
    <w:rsid w:val="00A53FEA"/>
    <w:rsid w:val="00A54BCF"/>
    <w:rsid w:val="00A56E69"/>
    <w:rsid w:val="00A571BF"/>
    <w:rsid w:val="00A60EE6"/>
    <w:rsid w:val="00A62459"/>
    <w:rsid w:val="00A62990"/>
    <w:rsid w:val="00A62F31"/>
    <w:rsid w:val="00A62F3C"/>
    <w:rsid w:val="00A6406D"/>
    <w:rsid w:val="00A6466C"/>
    <w:rsid w:val="00A64F4A"/>
    <w:rsid w:val="00A65445"/>
    <w:rsid w:val="00A65548"/>
    <w:rsid w:val="00A65913"/>
    <w:rsid w:val="00A663CD"/>
    <w:rsid w:val="00A66439"/>
    <w:rsid w:val="00A67381"/>
    <w:rsid w:val="00A70C08"/>
    <w:rsid w:val="00A70EA1"/>
    <w:rsid w:val="00A712FF"/>
    <w:rsid w:val="00A713E1"/>
    <w:rsid w:val="00A723F4"/>
    <w:rsid w:val="00A73DDF"/>
    <w:rsid w:val="00A75D1E"/>
    <w:rsid w:val="00A75EE6"/>
    <w:rsid w:val="00A7791D"/>
    <w:rsid w:val="00A80717"/>
    <w:rsid w:val="00A818FD"/>
    <w:rsid w:val="00A81E95"/>
    <w:rsid w:val="00A83364"/>
    <w:rsid w:val="00A85E6C"/>
    <w:rsid w:val="00A85EEB"/>
    <w:rsid w:val="00A86B21"/>
    <w:rsid w:val="00A86F55"/>
    <w:rsid w:val="00A87B1A"/>
    <w:rsid w:val="00A90074"/>
    <w:rsid w:val="00A90758"/>
    <w:rsid w:val="00A908FC"/>
    <w:rsid w:val="00A90914"/>
    <w:rsid w:val="00A9096B"/>
    <w:rsid w:val="00A9311E"/>
    <w:rsid w:val="00A94A78"/>
    <w:rsid w:val="00A97247"/>
    <w:rsid w:val="00AA0F01"/>
    <w:rsid w:val="00AA114B"/>
    <w:rsid w:val="00AA1A0F"/>
    <w:rsid w:val="00AA2282"/>
    <w:rsid w:val="00AA3070"/>
    <w:rsid w:val="00AA3A84"/>
    <w:rsid w:val="00AA3A99"/>
    <w:rsid w:val="00AA45E6"/>
    <w:rsid w:val="00AA465D"/>
    <w:rsid w:val="00AA4CA7"/>
    <w:rsid w:val="00AA50E0"/>
    <w:rsid w:val="00AA5D39"/>
    <w:rsid w:val="00AA6EF1"/>
    <w:rsid w:val="00AB067B"/>
    <w:rsid w:val="00AB076E"/>
    <w:rsid w:val="00AB0E64"/>
    <w:rsid w:val="00AB1B77"/>
    <w:rsid w:val="00AB232C"/>
    <w:rsid w:val="00AB345D"/>
    <w:rsid w:val="00AB3669"/>
    <w:rsid w:val="00AB3695"/>
    <w:rsid w:val="00AB44BF"/>
    <w:rsid w:val="00AB4F3F"/>
    <w:rsid w:val="00AB5A84"/>
    <w:rsid w:val="00AB5D3D"/>
    <w:rsid w:val="00AB5FF3"/>
    <w:rsid w:val="00AC0ACC"/>
    <w:rsid w:val="00AC1ACD"/>
    <w:rsid w:val="00AC2007"/>
    <w:rsid w:val="00AC2838"/>
    <w:rsid w:val="00AC37D5"/>
    <w:rsid w:val="00AC4CE1"/>
    <w:rsid w:val="00AC55E9"/>
    <w:rsid w:val="00AC59F7"/>
    <w:rsid w:val="00AC6895"/>
    <w:rsid w:val="00AC6CCB"/>
    <w:rsid w:val="00AC783C"/>
    <w:rsid w:val="00AD05D6"/>
    <w:rsid w:val="00AD101C"/>
    <w:rsid w:val="00AD39CD"/>
    <w:rsid w:val="00AD42E1"/>
    <w:rsid w:val="00AD447B"/>
    <w:rsid w:val="00AD4A5A"/>
    <w:rsid w:val="00AD4BA4"/>
    <w:rsid w:val="00AD5782"/>
    <w:rsid w:val="00AD5AF7"/>
    <w:rsid w:val="00AD7542"/>
    <w:rsid w:val="00AE12FB"/>
    <w:rsid w:val="00AE185F"/>
    <w:rsid w:val="00AE21C0"/>
    <w:rsid w:val="00AE2A27"/>
    <w:rsid w:val="00AE50C7"/>
    <w:rsid w:val="00AE57F3"/>
    <w:rsid w:val="00AE64A1"/>
    <w:rsid w:val="00AF0DB6"/>
    <w:rsid w:val="00AF1378"/>
    <w:rsid w:val="00AF1787"/>
    <w:rsid w:val="00AF30D2"/>
    <w:rsid w:val="00AF4067"/>
    <w:rsid w:val="00AF4B06"/>
    <w:rsid w:val="00AF69AB"/>
    <w:rsid w:val="00AF7D45"/>
    <w:rsid w:val="00B001F0"/>
    <w:rsid w:val="00B0112A"/>
    <w:rsid w:val="00B016AC"/>
    <w:rsid w:val="00B028A0"/>
    <w:rsid w:val="00B029B8"/>
    <w:rsid w:val="00B04281"/>
    <w:rsid w:val="00B068D4"/>
    <w:rsid w:val="00B100F9"/>
    <w:rsid w:val="00B1088E"/>
    <w:rsid w:val="00B10A31"/>
    <w:rsid w:val="00B112A3"/>
    <w:rsid w:val="00B12150"/>
    <w:rsid w:val="00B12904"/>
    <w:rsid w:val="00B14486"/>
    <w:rsid w:val="00B145ED"/>
    <w:rsid w:val="00B149B2"/>
    <w:rsid w:val="00B1750C"/>
    <w:rsid w:val="00B17A90"/>
    <w:rsid w:val="00B2251C"/>
    <w:rsid w:val="00B22B02"/>
    <w:rsid w:val="00B2451B"/>
    <w:rsid w:val="00B24951"/>
    <w:rsid w:val="00B24E2D"/>
    <w:rsid w:val="00B251BF"/>
    <w:rsid w:val="00B25E2B"/>
    <w:rsid w:val="00B30C84"/>
    <w:rsid w:val="00B3192F"/>
    <w:rsid w:val="00B31E77"/>
    <w:rsid w:val="00B323D9"/>
    <w:rsid w:val="00B329CA"/>
    <w:rsid w:val="00B32C35"/>
    <w:rsid w:val="00B333A3"/>
    <w:rsid w:val="00B35EF4"/>
    <w:rsid w:val="00B374EC"/>
    <w:rsid w:val="00B405B9"/>
    <w:rsid w:val="00B40F23"/>
    <w:rsid w:val="00B40F27"/>
    <w:rsid w:val="00B41508"/>
    <w:rsid w:val="00B41C6E"/>
    <w:rsid w:val="00B4409D"/>
    <w:rsid w:val="00B44CE2"/>
    <w:rsid w:val="00B45C85"/>
    <w:rsid w:val="00B46171"/>
    <w:rsid w:val="00B4646F"/>
    <w:rsid w:val="00B5174E"/>
    <w:rsid w:val="00B518FA"/>
    <w:rsid w:val="00B5227D"/>
    <w:rsid w:val="00B53B16"/>
    <w:rsid w:val="00B54C9E"/>
    <w:rsid w:val="00B55E9B"/>
    <w:rsid w:val="00B56074"/>
    <w:rsid w:val="00B56207"/>
    <w:rsid w:val="00B60E8D"/>
    <w:rsid w:val="00B62D8D"/>
    <w:rsid w:val="00B62E64"/>
    <w:rsid w:val="00B637EB"/>
    <w:rsid w:val="00B64F1D"/>
    <w:rsid w:val="00B65B52"/>
    <w:rsid w:val="00B65D55"/>
    <w:rsid w:val="00B67510"/>
    <w:rsid w:val="00B676D4"/>
    <w:rsid w:val="00B67B4C"/>
    <w:rsid w:val="00B71C54"/>
    <w:rsid w:val="00B737C8"/>
    <w:rsid w:val="00B753EE"/>
    <w:rsid w:val="00B75702"/>
    <w:rsid w:val="00B777B0"/>
    <w:rsid w:val="00B808B4"/>
    <w:rsid w:val="00B81D3C"/>
    <w:rsid w:val="00B83ED3"/>
    <w:rsid w:val="00B83FDE"/>
    <w:rsid w:val="00B8402E"/>
    <w:rsid w:val="00B84820"/>
    <w:rsid w:val="00B851D1"/>
    <w:rsid w:val="00B87E8F"/>
    <w:rsid w:val="00B90319"/>
    <w:rsid w:val="00B91BAE"/>
    <w:rsid w:val="00B92D6B"/>
    <w:rsid w:val="00B9486B"/>
    <w:rsid w:val="00B97BC6"/>
    <w:rsid w:val="00B97FBF"/>
    <w:rsid w:val="00BA01BF"/>
    <w:rsid w:val="00BA0264"/>
    <w:rsid w:val="00BA082D"/>
    <w:rsid w:val="00BA0DD7"/>
    <w:rsid w:val="00BA0EAC"/>
    <w:rsid w:val="00BA3F99"/>
    <w:rsid w:val="00BA4E8E"/>
    <w:rsid w:val="00BA79AC"/>
    <w:rsid w:val="00BA7FA6"/>
    <w:rsid w:val="00BB11E2"/>
    <w:rsid w:val="00BB12AF"/>
    <w:rsid w:val="00BB1984"/>
    <w:rsid w:val="00BB1E3F"/>
    <w:rsid w:val="00BB2C64"/>
    <w:rsid w:val="00BB2D24"/>
    <w:rsid w:val="00BB394F"/>
    <w:rsid w:val="00BB4225"/>
    <w:rsid w:val="00BB6342"/>
    <w:rsid w:val="00BB6A0B"/>
    <w:rsid w:val="00BB6C15"/>
    <w:rsid w:val="00BB6E77"/>
    <w:rsid w:val="00BB6F00"/>
    <w:rsid w:val="00BB7A9F"/>
    <w:rsid w:val="00BB7F90"/>
    <w:rsid w:val="00BC0966"/>
    <w:rsid w:val="00BC0B79"/>
    <w:rsid w:val="00BC0F53"/>
    <w:rsid w:val="00BC1E83"/>
    <w:rsid w:val="00BC3524"/>
    <w:rsid w:val="00BC4017"/>
    <w:rsid w:val="00BC4B39"/>
    <w:rsid w:val="00BC4C16"/>
    <w:rsid w:val="00BC4C7E"/>
    <w:rsid w:val="00BC6AF7"/>
    <w:rsid w:val="00BC6E90"/>
    <w:rsid w:val="00BC76FE"/>
    <w:rsid w:val="00BD05F3"/>
    <w:rsid w:val="00BD0BB4"/>
    <w:rsid w:val="00BD0C12"/>
    <w:rsid w:val="00BD2A41"/>
    <w:rsid w:val="00BD3EF6"/>
    <w:rsid w:val="00BD470E"/>
    <w:rsid w:val="00BD50AA"/>
    <w:rsid w:val="00BD6556"/>
    <w:rsid w:val="00BD717A"/>
    <w:rsid w:val="00BD7A52"/>
    <w:rsid w:val="00BD7B89"/>
    <w:rsid w:val="00BE1117"/>
    <w:rsid w:val="00BE1945"/>
    <w:rsid w:val="00BE29D1"/>
    <w:rsid w:val="00BE3A2D"/>
    <w:rsid w:val="00BE4315"/>
    <w:rsid w:val="00BE5E97"/>
    <w:rsid w:val="00BE696C"/>
    <w:rsid w:val="00BF1FB8"/>
    <w:rsid w:val="00BF4F9B"/>
    <w:rsid w:val="00BF5BD0"/>
    <w:rsid w:val="00BF5E63"/>
    <w:rsid w:val="00C01A16"/>
    <w:rsid w:val="00C01F61"/>
    <w:rsid w:val="00C0240C"/>
    <w:rsid w:val="00C0314C"/>
    <w:rsid w:val="00C04B0B"/>
    <w:rsid w:val="00C07767"/>
    <w:rsid w:val="00C10301"/>
    <w:rsid w:val="00C1036D"/>
    <w:rsid w:val="00C11329"/>
    <w:rsid w:val="00C12D2E"/>
    <w:rsid w:val="00C147D4"/>
    <w:rsid w:val="00C14BB7"/>
    <w:rsid w:val="00C14C5B"/>
    <w:rsid w:val="00C15767"/>
    <w:rsid w:val="00C15C16"/>
    <w:rsid w:val="00C16666"/>
    <w:rsid w:val="00C22353"/>
    <w:rsid w:val="00C22D60"/>
    <w:rsid w:val="00C23C7F"/>
    <w:rsid w:val="00C24681"/>
    <w:rsid w:val="00C24EBA"/>
    <w:rsid w:val="00C255E4"/>
    <w:rsid w:val="00C27DD8"/>
    <w:rsid w:val="00C309B0"/>
    <w:rsid w:val="00C317DE"/>
    <w:rsid w:val="00C320CD"/>
    <w:rsid w:val="00C327BE"/>
    <w:rsid w:val="00C32FA1"/>
    <w:rsid w:val="00C3571D"/>
    <w:rsid w:val="00C37CF6"/>
    <w:rsid w:val="00C37ED7"/>
    <w:rsid w:val="00C40593"/>
    <w:rsid w:val="00C40DC8"/>
    <w:rsid w:val="00C410E3"/>
    <w:rsid w:val="00C42B67"/>
    <w:rsid w:val="00C43012"/>
    <w:rsid w:val="00C43653"/>
    <w:rsid w:val="00C4374F"/>
    <w:rsid w:val="00C44514"/>
    <w:rsid w:val="00C45636"/>
    <w:rsid w:val="00C45A36"/>
    <w:rsid w:val="00C45B90"/>
    <w:rsid w:val="00C46A4F"/>
    <w:rsid w:val="00C50496"/>
    <w:rsid w:val="00C54710"/>
    <w:rsid w:val="00C565D3"/>
    <w:rsid w:val="00C56D3D"/>
    <w:rsid w:val="00C570D9"/>
    <w:rsid w:val="00C62A33"/>
    <w:rsid w:val="00C62FC9"/>
    <w:rsid w:val="00C63183"/>
    <w:rsid w:val="00C65D18"/>
    <w:rsid w:val="00C66DCE"/>
    <w:rsid w:val="00C66DFE"/>
    <w:rsid w:val="00C703A1"/>
    <w:rsid w:val="00C7093D"/>
    <w:rsid w:val="00C75714"/>
    <w:rsid w:val="00C75795"/>
    <w:rsid w:val="00C75FFE"/>
    <w:rsid w:val="00C77207"/>
    <w:rsid w:val="00C77B81"/>
    <w:rsid w:val="00C801B1"/>
    <w:rsid w:val="00C80E16"/>
    <w:rsid w:val="00C80EB0"/>
    <w:rsid w:val="00C82D61"/>
    <w:rsid w:val="00C82DFA"/>
    <w:rsid w:val="00C850B6"/>
    <w:rsid w:val="00C8523E"/>
    <w:rsid w:val="00C85EDC"/>
    <w:rsid w:val="00C867B0"/>
    <w:rsid w:val="00C87258"/>
    <w:rsid w:val="00C87458"/>
    <w:rsid w:val="00C8787E"/>
    <w:rsid w:val="00C90295"/>
    <w:rsid w:val="00C91343"/>
    <w:rsid w:val="00C92BB6"/>
    <w:rsid w:val="00C92F10"/>
    <w:rsid w:val="00C930A8"/>
    <w:rsid w:val="00C95D27"/>
    <w:rsid w:val="00C961EC"/>
    <w:rsid w:val="00C96AFE"/>
    <w:rsid w:val="00C96F4C"/>
    <w:rsid w:val="00CA17B6"/>
    <w:rsid w:val="00CA1D0D"/>
    <w:rsid w:val="00CA206C"/>
    <w:rsid w:val="00CA24A1"/>
    <w:rsid w:val="00CA2A82"/>
    <w:rsid w:val="00CA3486"/>
    <w:rsid w:val="00CA3976"/>
    <w:rsid w:val="00CA49F3"/>
    <w:rsid w:val="00CA4C0E"/>
    <w:rsid w:val="00CA767A"/>
    <w:rsid w:val="00CA7712"/>
    <w:rsid w:val="00CA7C71"/>
    <w:rsid w:val="00CA7E5D"/>
    <w:rsid w:val="00CB36BD"/>
    <w:rsid w:val="00CB49FE"/>
    <w:rsid w:val="00CB59AB"/>
    <w:rsid w:val="00CB5CCD"/>
    <w:rsid w:val="00CB5D5A"/>
    <w:rsid w:val="00CB5F16"/>
    <w:rsid w:val="00CB6872"/>
    <w:rsid w:val="00CC08C9"/>
    <w:rsid w:val="00CC10F3"/>
    <w:rsid w:val="00CC1611"/>
    <w:rsid w:val="00CC1C3A"/>
    <w:rsid w:val="00CC379C"/>
    <w:rsid w:val="00CC3AC7"/>
    <w:rsid w:val="00CC3BF9"/>
    <w:rsid w:val="00CC4692"/>
    <w:rsid w:val="00CC4C4F"/>
    <w:rsid w:val="00CC5307"/>
    <w:rsid w:val="00CC54A9"/>
    <w:rsid w:val="00CC6C45"/>
    <w:rsid w:val="00CC73C3"/>
    <w:rsid w:val="00CD003B"/>
    <w:rsid w:val="00CD13E4"/>
    <w:rsid w:val="00CD2809"/>
    <w:rsid w:val="00CD4248"/>
    <w:rsid w:val="00CD7DBA"/>
    <w:rsid w:val="00CE3D8C"/>
    <w:rsid w:val="00CE4B49"/>
    <w:rsid w:val="00CE5A7A"/>
    <w:rsid w:val="00CE70F9"/>
    <w:rsid w:val="00CE7DAF"/>
    <w:rsid w:val="00CF1A8F"/>
    <w:rsid w:val="00CF27A5"/>
    <w:rsid w:val="00CF35C9"/>
    <w:rsid w:val="00CF3780"/>
    <w:rsid w:val="00CF49D7"/>
    <w:rsid w:val="00CF4A5B"/>
    <w:rsid w:val="00CF54A6"/>
    <w:rsid w:val="00CF54DA"/>
    <w:rsid w:val="00CF560D"/>
    <w:rsid w:val="00CF6190"/>
    <w:rsid w:val="00CF70CC"/>
    <w:rsid w:val="00CF7F60"/>
    <w:rsid w:val="00D00791"/>
    <w:rsid w:val="00D013FD"/>
    <w:rsid w:val="00D014EF"/>
    <w:rsid w:val="00D01986"/>
    <w:rsid w:val="00D045D3"/>
    <w:rsid w:val="00D04E93"/>
    <w:rsid w:val="00D053DB"/>
    <w:rsid w:val="00D05B4F"/>
    <w:rsid w:val="00D0622F"/>
    <w:rsid w:val="00D07173"/>
    <w:rsid w:val="00D0773F"/>
    <w:rsid w:val="00D1105F"/>
    <w:rsid w:val="00D1238A"/>
    <w:rsid w:val="00D12889"/>
    <w:rsid w:val="00D12B65"/>
    <w:rsid w:val="00D13355"/>
    <w:rsid w:val="00D14468"/>
    <w:rsid w:val="00D14563"/>
    <w:rsid w:val="00D1493F"/>
    <w:rsid w:val="00D15937"/>
    <w:rsid w:val="00D169C0"/>
    <w:rsid w:val="00D176C6"/>
    <w:rsid w:val="00D20EE8"/>
    <w:rsid w:val="00D21CAD"/>
    <w:rsid w:val="00D23A45"/>
    <w:rsid w:val="00D23EDA"/>
    <w:rsid w:val="00D25357"/>
    <w:rsid w:val="00D25F80"/>
    <w:rsid w:val="00D26761"/>
    <w:rsid w:val="00D2676E"/>
    <w:rsid w:val="00D26C3D"/>
    <w:rsid w:val="00D272BF"/>
    <w:rsid w:val="00D302C3"/>
    <w:rsid w:val="00D305D4"/>
    <w:rsid w:val="00D31E35"/>
    <w:rsid w:val="00D33BB6"/>
    <w:rsid w:val="00D34E13"/>
    <w:rsid w:val="00D36C70"/>
    <w:rsid w:val="00D36F6D"/>
    <w:rsid w:val="00D37420"/>
    <w:rsid w:val="00D42618"/>
    <w:rsid w:val="00D42841"/>
    <w:rsid w:val="00D428E1"/>
    <w:rsid w:val="00D42E5D"/>
    <w:rsid w:val="00D43A88"/>
    <w:rsid w:val="00D44059"/>
    <w:rsid w:val="00D44694"/>
    <w:rsid w:val="00D47072"/>
    <w:rsid w:val="00D47696"/>
    <w:rsid w:val="00D476A3"/>
    <w:rsid w:val="00D50417"/>
    <w:rsid w:val="00D51338"/>
    <w:rsid w:val="00D52E7D"/>
    <w:rsid w:val="00D53254"/>
    <w:rsid w:val="00D53C71"/>
    <w:rsid w:val="00D53EB1"/>
    <w:rsid w:val="00D54E47"/>
    <w:rsid w:val="00D55288"/>
    <w:rsid w:val="00D563FF"/>
    <w:rsid w:val="00D5647B"/>
    <w:rsid w:val="00D567B1"/>
    <w:rsid w:val="00D56C76"/>
    <w:rsid w:val="00D60035"/>
    <w:rsid w:val="00D611FF"/>
    <w:rsid w:val="00D62D87"/>
    <w:rsid w:val="00D63486"/>
    <w:rsid w:val="00D6503B"/>
    <w:rsid w:val="00D65B80"/>
    <w:rsid w:val="00D65D93"/>
    <w:rsid w:val="00D67562"/>
    <w:rsid w:val="00D67D7C"/>
    <w:rsid w:val="00D67E95"/>
    <w:rsid w:val="00D70613"/>
    <w:rsid w:val="00D70F42"/>
    <w:rsid w:val="00D71517"/>
    <w:rsid w:val="00D723B7"/>
    <w:rsid w:val="00D72486"/>
    <w:rsid w:val="00D72C75"/>
    <w:rsid w:val="00D72D34"/>
    <w:rsid w:val="00D72D6D"/>
    <w:rsid w:val="00D73142"/>
    <w:rsid w:val="00D73DED"/>
    <w:rsid w:val="00D7470E"/>
    <w:rsid w:val="00D75244"/>
    <w:rsid w:val="00D75C6C"/>
    <w:rsid w:val="00D76027"/>
    <w:rsid w:val="00D76333"/>
    <w:rsid w:val="00D77508"/>
    <w:rsid w:val="00D77668"/>
    <w:rsid w:val="00D77A81"/>
    <w:rsid w:val="00D80211"/>
    <w:rsid w:val="00D802CD"/>
    <w:rsid w:val="00D80652"/>
    <w:rsid w:val="00D80D05"/>
    <w:rsid w:val="00D836B8"/>
    <w:rsid w:val="00D84647"/>
    <w:rsid w:val="00D8469D"/>
    <w:rsid w:val="00D85222"/>
    <w:rsid w:val="00D87638"/>
    <w:rsid w:val="00D902D2"/>
    <w:rsid w:val="00D912FE"/>
    <w:rsid w:val="00D938A6"/>
    <w:rsid w:val="00D93CB8"/>
    <w:rsid w:val="00D946A0"/>
    <w:rsid w:val="00D9572C"/>
    <w:rsid w:val="00D96094"/>
    <w:rsid w:val="00D97F1C"/>
    <w:rsid w:val="00DA042C"/>
    <w:rsid w:val="00DA125A"/>
    <w:rsid w:val="00DA3DD6"/>
    <w:rsid w:val="00DA5208"/>
    <w:rsid w:val="00DA5F1F"/>
    <w:rsid w:val="00DB0A70"/>
    <w:rsid w:val="00DB2AFD"/>
    <w:rsid w:val="00DB54DE"/>
    <w:rsid w:val="00DB68B7"/>
    <w:rsid w:val="00DB7859"/>
    <w:rsid w:val="00DB7FD1"/>
    <w:rsid w:val="00DC01BC"/>
    <w:rsid w:val="00DC0EC4"/>
    <w:rsid w:val="00DC10D7"/>
    <w:rsid w:val="00DC1E00"/>
    <w:rsid w:val="00DC4E70"/>
    <w:rsid w:val="00DC53C3"/>
    <w:rsid w:val="00DC5C0D"/>
    <w:rsid w:val="00DC71E9"/>
    <w:rsid w:val="00DD023A"/>
    <w:rsid w:val="00DD1C36"/>
    <w:rsid w:val="00DD1EEC"/>
    <w:rsid w:val="00DD29DF"/>
    <w:rsid w:val="00DD4199"/>
    <w:rsid w:val="00DD4A1F"/>
    <w:rsid w:val="00DD4FB8"/>
    <w:rsid w:val="00DD5433"/>
    <w:rsid w:val="00DE0644"/>
    <w:rsid w:val="00DE0B8E"/>
    <w:rsid w:val="00DE0BA2"/>
    <w:rsid w:val="00DE1017"/>
    <w:rsid w:val="00DE22E9"/>
    <w:rsid w:val="00DE2567"/>
    <w:rsid w:val="00DE2C3A"/>
    <w:rsid w:val="00DE2EFA"/>
    <w:rsid w:val="00DE306E"/>
    <w:rsid w:val="00DE3687"/>
    <w:rsid w:val="00DE60AC"/>
    <w:rsid w:val="00DE671A"/>
    <w:rsid w:val="00DE6742"/>
    <w:rsid w:val="00DE6CD1"/>
    <w:rsid w:val="00DE77DC"/>
    <w:rsid w:val="00DF049B"/>
    <w:rsid w:val="00DF078C"/>
    <w:rsid w:val="00DF0840"/>
    <w:rsid w:val="00DF0C49"/>
    <w:rsid w:val="00DF2777"/>
    <w:rsid w:val="00DF301A"/>
    <w:rsid w:val="00DF3294"/>
    <w:rsid w:val="00DF35C3"/>
    <w:rsid w:val="00DF3E03"/>
    <w:rsid w:val="00DF5FCE"/>
    <w:rsid w:val="00DF61FF"/>
    <w:rsid w:val="00DF67C4"/>
    <w:rsid w:val="00DF7341"/>
    <w:rsid w:val="00DF73FF"/>
    <w:rsid w:val="00DF7488"/>
    <w:rsid w:val="00E01012"/>
    <w:rsid w:val="00E0319D"/>
    <w:rsid w:val="00E04638"/>
    <w:rsid w:val="00E0663C"/>
    <w:rsid w:val="00E0683D"/>
    <w:rsid w:val="00E070C6"/>
    <w:rsid w:val="00E079EB"/>
    <w:rsid w:val="00E1039D"/>
    <w:rsid w:val="00E12BE5"/>
    <w:rsid w:val="00E136B4"/>
    <w:rsid w:val="00E14ECC"/>
    <w:rsid w:val="00E150CE"/>
    <w:rsid w:val="00E150D9"/>
    <w:rsid w:val="00E1629B"/>
    <w:rsid w:val="00E17DB4"/>
    <w:rsid w:val="00E2089A"/>
    <w:rsid w:val="00E20B60"/>
    <w:rsid w:val="00E21F87"/>
    <w:rsid w:val="00E229B7"/>
    <w:rsid w:val="00E23C92"/>
    <w:rsid w:val="00E259D5"/>
    <w:rsid w:val="00E25A76"/>
    <w:rsid w:val="00E25CC5"/>
    <w:rsid w:val="00E27658"/>
    <w:rsid w:val="00E309D0"/>
    <w:rsid w:val="00E31401"/>
    <w:rsid w:val="00E31712"/>
    <w:rsid w:val="00E31F4D"/>
    <w:rsid w:val="00E3251D"/>
    <w:rsid w:val="00E32922"/>
    <w:rsid w:val="00E331E1"/>
    <w:rsid w:val="00E34E6A"/>
    <w:rsid w:val="00E37604"/>
    <w:rsid w:val="00E3787C"/>
    <w:rsid w:val="00E40C44"/>
    <w:rsid w:val="00E41623"/>
    <w:rsid w:val="00E43AA7"/>
    <w:rsid w:val="00E43B8C"/>
    <w:rsid w:val="00E47B32"/>
    <w:rsid w:val="00E50238"/>
    <w:rsid w:val="00E5093A"/>
    <w:rsid w:val="00E50F89"/>
    <w:rsid w:val="00E51F62"/>
    <w:rsid w:val="00E51FD1"/>
    <w:rsid w:val="00E53E66"/>
    <w:rsid w:val="00E55FAC"/>
    <w:rsid w:val="00E5779B"/>
    <w:rsid w:val="00E6123D"/>
    <w:rsid w:val="00E6562A"/>
    <w:rsid w:val="00E65806"/>
    <w:rsid w:val="00E6728A"/>
    <w:rsid w:val="00E7034E"/>
    <w:rsid w:val="00E703FA"/>
    <w:rsid w:val="00E71AF6"/>
    <w:rsid w:val="00E73C11"/>
    <w:rsid w:val="00E747CE"/>
    <w:rsid w:val="00E74F0B"/>
    <w:rsid w:val="00E75916"/>
    <w:rsid w:val="00E75ECE"/>
    <w:rsid w:val="00E76A07"/>
    <w:rsid w:val="00E76ECF"/>
    <w:rsid w:val="00E81054"/>
    <w:rsid w:val="00E82F3F"/>
    <w:rsid w:val="00E849BD"/>
    <w:rsid w:val="00E84C0A"/>
    <w:rsid w:val="00E85B5C"/>
    <w:rsid w:val="00E85F03"/>
    <w:rsid w:val="00E8615C"/>
    <w:rsid w:val="00E86187"/>
    <w:rsid w:val="00E87403"/>
    <w:rsid w:val="00E87BF4"/>
    <w:rsid w:val="00E9024B"/>
    <w:rsid w:val="00E9072C"/>
    <w:rsid w:val="00E90FB5"/>
    <w:rsid w:val="00E916E9"/>
    <w:rsid w:val="00E91AA1"/>
    <w:rsid w:val="00E927DC"/>
    <w:rsid w:val="00E92A80"/>
    <w:rsid w:val="00E936A1"/>
    <w:rsid w:val="00E95537"/>
    <w:rsid w:val="00E97225"/>
    <w:rsid w:val="00E975CB"/>
    <w:rsid w:val="00E97705"/>
    <w:rsid w:val="00E97AA8"/>
    <w:rsid w:val="00E97B2D"/>
    <w:rsid w:val="00EA1256"/>
    <w:rsid w:val="00EA370E"/>
    <w:rsid w:val="00EA37EB"/>
    <w:rsid w:val="00EA3B2D"/>
    <w:rsid w:val="00EA3BCB"/>
    <w:rsid w:val="00EA410A"/>
    <w:rsid w:val="00EA445F"/>
    <w:rsid w:val="00EA5374"/>
    <w:rsid w:val="00EA53C1"/>
    <w:rsid w:val="00EA57C6"/>
    <w:rsid w:val="00EA59BB"/>
    <w:rsid w:val="00EA606C"/>
    <w:rsid w:val="00EA6672"/>
    <w:rsid w:val="00EA741C"/>
    <w:rsid w:val="00EA7448"/>
    <w:rsid w:val="00EB007E"/>
    <w:rsid w:val="00EB3508"/>
    <w:rsid w:val="00EB372C"/>
    <w:rsid w:val="00EB3D42"/>
    <w:rsid w:val="00EB6A79"/>
    <w:rsid w:val="00EB7B46"/>
    <w:rsid w:val="00EB7C14"/>
    <w:rsid w:val="00EC0093"/>
    <w:rsid w:val="00EC0B48"/>
    <w:rsid w:val="00EC109B"/>
    <w:rsid w:val="00EC2790"/>
    <w:rsid w:val="00EC2A8C"/>
    <w:rsid w:val="00EC2C05"/>
    <w:rsid w:val="00EC2CE6"/>
    <w:rsid w:val="00EC3F9C"/>
    <w:rsid w:val="00EC417E"/>
    <w:rsid w:val="00EC5960"/>
    <w:rsid w:val="00EC7494"/>
    <w:rsid w:val="00EC7775"/>
    <w:rsid w:val="00ED1B45"/>
    <w:rsid w:val="00ED2992"/>
    <w:rsid w:val="00ED2C68"/>
    <w:rsid w:val="00ED37CC"/>
    <w:rsid w:val="00ED40D5"/>
    <w:rsid w:val="00ED65EF"/>
    <w:rsid w:val="00ED6B8F"/>
    <w:rsid w:val="00ED7AE0"/>
    <w:rsid w:val="00EE024A"/>
    <w:rsid w:val="00EE0DE6"/>
    <w:rsid w:val="00EE2105"/>
    <w:rsid w:val="00EE2CF5"/>
    <w:rsid w:val="00EE53A2"/>
    <w:rsid w:val="00EE59B3"/>
    <w:rsid w:val="00EE65C1"/>
    <w:rsid w:val="00EE6AC6"/>
    <w:rsid w:val="00EE6BAA"/>
    <w:rsid w:val="00EF0256"/>
    <w:rsid w:val="00EF0EE8"/>
    <w:rsid w:val="00EF119F"/>
    <w:rsid w:val="00EF13B2"/>
    <w:rsid w:val="00EF2607"/>
    <w:rsid w:val="00EF3D55"/>
    <w:rsid w:val="00EF408A"/>
    <w:rsid w:val="00EF56E9"/>
    <w:rsid w:val="00EF753B"/>
    <w:rsid w:val="00EF7629"/>
    <w:rsid w:val="00EF7B4F"/>
    <w:rsid w:val="00F000D5"/>
    <w:rsid w:val="00F02307"/>
    <w:rsid w:val="00F043A9"/>
    <w:rsid w:val="00F04A84"/>
    <w:rsid w:val="00F04D90"/>
    <w:rsid w:val="00F0697C"/>
    <w:rsid w:val="00F069DF"/>
    <w:rsid w:val="00F10985"/>
    <w:rsid w:val="00F11541"/>
    <w:rsid w:val="00F11DB6"/>
    <w:rsid w:val="00F11FB1"/>
    <w:rsid w:val="00F1233A"/>
    <w:rsid w:val="00F15044"/>
    <w:rsid w:val="00F1542F"/>
    <w:rsid w:val="00F175F7"/>
    <w:rsid w:val="00F20290"/>
    <w:rsid w:val="00F20366"/>
    <w:rsid w:val="00F2142B"/>
    <w:rsid w:val="00F222F4"/>
    <w:rsid w:val="00F230A8"/>
    <w:rsid w:val="00F2359C"/>
    <w:rsid w:val="00F33A7A"/>
    <w:rsid w:val="00F342BB"/>
    <w:rsid w:val="00F373C8"/>
    <w:rsid w:val="00F37A31"/>
    <w:rsid w:val="00F40750"/>
    <w:rsid w:val="00F416C3"/>
    <w:rsid w:val="00F4268E"/>
    <w:rsid w:val="00F42A59"/>
    <w:rsid w:val="00F434FC"/>
    <w:rsid w:val="00F439F3"/>
    <w:rsid w:val="00F44081"/>
    <w:rsid w:val="00F44B5F"/>
    <w:rsid w:val="00F45018"/>
    <w:rsid w:val="00F451F1"/>
    <w:rsid w:val="00F45CA9"/>
    <w:rsid w:val="00F46EE0"/>
    <w:rsid w:val="00F47655"/>
    <w:rsid w:val="00F47D4F"/>
    <w:rsid w:val="00F504E0"/>
    <w:rsid w:val="00F51061"/>
    <w:rsid w:val="00F5196D"/>
    <w:rsid w:val="00F526C2"/>
    <w:rsid w:val="00F527F8"/>
    <w:rsid w:val="00F53610"/>
    <w:rsid w:val="00F55966"/>
    <w:rsid w:val="00F55EBA"/>
    <w:rsid w:val="00F61DD8"/>
    <w:rsid w:val="00F62263"/>
    <w:rsid w:val="00F634D8"/>
    <w:rsid w:val="00F64181"/>
    <w:rsid w:val="00F64370"/>
    <w:rsid w:val="00F64768"/>
    <w:rsid w:val="00F64F91"/>
    <w:rsid w:val="00F6512D"/>
    <w:rsid w:val="00F65730"/>
    <w:rsid w:val="00F67965"/>
    <w:rsid w:val="00F67CB9"/>
    <w:rsid w:val="00F70365"/>
    <w:rsid w:val="00F703AD"/>
    <w:rsid w:val="00F70FD5"/>
    <w:rsid w:val="00F716EB"/>
    <w:rsid w:val="00F732D8"/>
    <w:rsid w:val="00F73C8C"/>
    <w:rsid w:val="00F776C4"/>
    <w:rsid w:val="00F77BAD"/>
    <w:rsid w:val="00F80970"/>
    <w:rsid w:val="00F81324"/>
    <w:rsid w:val="00F8145A"/>
    <w:rsid w:val="00F8206E"/>
    <w:rsid w:val="00F823BE"/>
    <w:rsid w:val="00F82BC2"/>
    <w:rsid w:val="00F8347A"/>
    <w:rsid w:val="00F85444"/>
    <w:rsid w:val="00F85642"/>
    <w:rsid w:val="00F8654D"/>
    <w:rsid w:val="00F86663"/>
    <w:rsid w:val="00F868B9"/>
    <w:rsid w:val="00F86DEE"/>
    <w:rsid w:val="00F86E8E"/>
    <w:rsid w:val="00F86EEA"/>
    <w:rsid w:val="00F86F5A"/>
    <w:rsid w:val="00F878E5"/>
    <w:rsid w:val="00F9002E"/>
    <w:rsid w:val="00F90740"/>
    <w:rsid w:val="00F93F3C"/>
    <w:rsid w:val="00F968C7"/>
    <w:rsid w:val="00F96B52"/>
    <w:rsid w:val="00F96D30"/>
    <w:rsid w:val="00F975D4"/>
    <w:rsid w:val="00FA0E88"/>
    <w:rsid w:val="00FA608C"/>
    <w:rsid w:val="00FA71D2"/>
    <w:rsid w:val="00FB06BF"/>
    <w:rsid w:val="00FB1092"/>
    <w:rsid w:val="00FB10DF"/>
    <w:rsid w:val="00FB2356"/>
    <w:rsid w:val="00FB56C7"/>
    <w:rsid w:val="00FC0014"/>
    <w:rsid w:val="00FC0B03"/>
    <w:rsid w:val="00FC1AE8"/>
    <w:rsid w:val="00FC6AA3"/>
    <w:rsid w:val="00FD099E"/>
    <w:rsid w:val="00FD1D53"/>
    <w:rsid w:val="00FD2766"/>
    <w:rsid w:val="00FD3514"/>
    <w:rsid w:val="00FD367C"/>
    <w:rsid w:val="00FD3A34"/>
    <w:rsid w:val="00FD5475"/>
    <w:rsid w:val="00FD6BC5"/>
    <w:rsid w:val="00FD6EF2"/>
    <w:rsid w:val="00FD7397"/>
    <w:rsid w:val="00FE0725"/>
    <w:rsid w:val="00FE0856"/>
    <w:rsid w:val="00FE2060"/>
    <w:rsid w:val="00FE2440"/>
    <w:rsid w:val="00FE2B09"/>
    <w:rsid w:val="00FE338C"/>
    <w:rsid w:val="00FE3586"/>
    <w:rsid w:val="00FE398C"/>
    <w:rsid w:val="00FE3EA1"/>
    <w:rsid w:val="00FE3FF8"/>
    <w:rsid w:val="00FE409D"/>
    <w:rsid w:val="00FE4A48"/>
    <w:rsid w:val="00FE5E31"/>
    <w:rsid w:val="00FE6056"/>
    <w:rsid w:val="00FE74C6"/>
    <w:rsid w:val="00FF2DBD"/>
    <w:rsid w:val="00FF6F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63"/>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1563"/>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jpg"/><Relationship Id="rId19" Type="http://schemas.openxmlformats.org/officeDocument/2006/relationships/image" Target="media/image11.jp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a:pPr>
            <a:r>
              <a:rPr lang="en-US">
                <a:solidFill>
                  <a:schemeClr val="bg1"/>
                </a:solidFill>
              </a:rPr>
              <a:t>Persentase</a:t>
            </a:r>
          </a:p>
        </c:rich>
      </c:tx>
      <c:overlay val="0"/>
    </c:title>
    <c:autoTitleDeleted val="0"/>
    <c:plotArea>
      <c:layout/>
      <c:barChart>
        <c:barDir val="col"/>
        <c:grouping val="clustered"/>
        <c:varyColors val="0"/>
        <c:ser>
          <c:idx val="0"/>
          <c:order val="0"/>
          <c:tx>
            <c:strRef>
              <c:f>Sheet1!$B$1</c:f>
              <c:strCache>
                <c:ptCount val="1"/>
                <c:pt idx="0">
                  <c:v>Persentase</c:v>
                </c:pt>
              </c:strCache>
            </c:strRef>
          </c:tx>
          <c:invertIfNegative val="0"/>
          <c:cat>
            <c:strRef>
              <c:f>Sheet1!$A$2:$A$11</c:f>
              <c:strCache>
                <c:ptCount val="10"/>
                <c:pt idx="0">
                  <c:v>P1</c:v>
                </c:pt>
                <c:pt idx="1">
                  <c:v>P2</c:v>
                </c:pt>
                <c:pt idx="2">
                  <c:v>P3</c:v>
                </c:pt>
                <c:pt idx="3">
                  <c:v>P4</c:v>
                </c:pt>
                <c:pt idx="4">
                  <c:v>P5</c:v>
                </c:pt>
                <c:pt idx="5">
                  <c:v>P6</c:v>
                </c:pt>
                <c:pt idx="6">
                  <c:v>P7</c:v>
                </c:pt>
                <c:pt idx="7">
                  <c:v>P8</c:v>
                </c:pt>
                <c:pt idx="8">
                  <c:v>P9</c:v>
                </c:pt>
                <c:pt idx="9">
                  <c:v>P10</c:v>
                </c:pt>
              </c:strCache>
            </c:strRef>
          </c:cat>
          <c:val>
            <c:numRef>
              <c:f>Sheet1!$B$2:$B$11</c:f>
              <c:numCache>
                <c:formatCode>0%</c:formatCode>
                <c:ptCount val="10"/>
                <c:pt idx="0">
                  <c:v>0.97</c:v>
                </c:pt>
                <c:pt idx="1">
                  <c:v>0.84</c:v>
                </c:pt>
                <c:pt idx="2">
                  <c:v>0.92</c:v>
                </c:pt>
                <c:pt idx="3">
                  <c:v>0.92</c:v>
                </c:pt>
                <c:pt idx="4">
                  <c:v>0.87</c:v>
                </c:pt>
                <c:pt idx="5">
                  <c:v>0.95</c:v>
                </c:pt>
                <c:pt idx="6">
                  <c:v>0.91</c:v>
                </c:pt>
                <c:pt idx="7">
                  <c:v>0.92</c:v>
                </c:pt>
                <c:pt idx="8">
                  <c:v>0.89</c:v>
                </c:pt>
                <c:pt idx="9">
                  <c:v>0.89</c:v>
                </c:pt>
              </c:numCache>
            </c:numRef>
          </c:val>
        </c:ser>
        <c:dLbls>
          <c:showLegendKey val="0"/>
          <c:showVal val="0"/>
          <c:showCatName val="0"/>
          <c:showSerName val="0"/>
          <c:showPercent val="0"/>
          <c:showBubbleSize val="0"/>
        </c:dLbls>
        <c:gapWidth val="150"/>
        <c:axId val="71509888"/>
        <c:axId val="71511424"/>
      </c:barChart>
      <c:catAx>
        <c:axId val="71509888"/>
        <c:scaling>
          <c:orientation val="minMax"/>
        </c:scaling>
        <c:delete val="0"/>
        <c:axPos val="b"/>
        <c:majorTickMark val="out"/>
        <c:minorTickMark val="none"/>
        <c:tickLblPos val="nextTo"/>
        <c:crossAx val="71511424"/>
        <c:crosses val="autoZero"/>
        <c:auto val="1"/>
        <c:lblAlgn val="ctr"/>
        <c:lblOffset val="100"/>
        <c:noMultiLvlLbl val="0"/>
      </c:catAx>
      <c:valAx>
        <c:axId val="71511424"/>
        <c:scaling>
          <c:orientation val="minMax"/>
        </c:scaling>
        <c:delete val="0"/>
        <c:axPos val="l"/>
        <c:majorGridlines/>
        <c:numFmt formatCode="0%" sourceLinked="1"/>
        <c:majorTickMark val="out"/>
        <c:minorTickMark val="none"/>
        <c:tickLblPos val="nextTo"/>
        <c:crossAx val="7150988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4828E5-E776-4EE7-B4A6-2B4B1CD985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51</TotalTime>
  <Pages>16</Pages>
  <Words>4263</Words>
  <Characters>24302</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85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2814</cp:revision>
  <dcterms:created xsi:type="dcterms:W3CDTF">2019-03-26T09:24:00Z</dcterms:created>
  <dcterms:modified xsi:type="dcterms:W3CDTF">2019-12-22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